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pPr w:leftFromText="180" w:rightFromText="180" w:horzAnchor="page" w:tblpX="635" w:tblpY="-1440"/>
        <w:tblW w:w="1106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79"/>
        <w:gridCol w:w="1937"/>
        <w:gridCol w:w="1583"/>
        <w:gridCol w:w="2389"/>
        <w:gridCol w:w="3476"/>
      </w:tblGrid>
      <w:tr w:rsidR="00A41ADB" w:rsidRPr="00DA6914" w:rsidTr="00354BC1">
        <w:trPr>
          <w:trHeight w:val="500"/>
        </w:trPr>
        <w:tc>
          <w:tcPr>
            <w:tcW w:w="11060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A41ADB" w:rsidRPr="00DA6914" w:rsidRDefault="00A41AD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Key Resources Table</w:t>
            </w:r>
          </w:p>
        </w:tc>
      </w:tr>
      <w:tr w:rsidR="00221F73" w:rsidRPr="00DA6914" w:rsidTr="00354BC1">
        <w:trPr>
          <w:trHeight w:val="106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A41ADB" w:rsidRPr="00DA6914" w:rsidRDefault="00A41AD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agent type (species) or resource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A41ADB" w:rsidRPr="00DA6914" w:rsidRDefault="00A41AD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Designation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A41ADB" w:rsidRPr="00DA6914" w:rsidRDefault="00A41AD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ource or reference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A41ADB" w:rsidRPr="00DA6914" w:rsidRDefault="00A41AD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dentifi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A41ADB" w:rsidRPr="00DA6914" w:rsidRDefault="00A41AD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Additional i</w:t>
            </w:r>
            <w:r w:rsidR="00C32529" w:rsidRPr="00DA69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softHyphen/>
            </w:r>
            <w:r w:rsidRPr="00DA69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nformation</w:t>
            </w:r>
          </w:p>
        </w:tc>
      </w:tr>
      <w:tr w:rsidR="00221F73" w:rsidRPr="00DA6914" w:rsidTr="00354BC1">
        <w:trPr>
          <w:trHeight w:val="942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sz w:val="22"/>
                <w:szCs w:val="22"/>
              </w:rPr>
              <w:t>WCG4-11/21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Heinemeyer&lt;/Author&gt;&lt;Year&gt;1991&lt;/Year&gt;&lt;RecNum&gt;1201&lt;/RecNum&gt;&lt;DisplayText&gt;(Heinemeyer et al., 1991)&lt;/DisplayText&gt;&lt;record&gt;&lt;rec-number&gt;1201&lt;/rec-number&gt;&lt;foreign-keys&gt;&lt;key app="EN" db-id="aa0wdrpx70av06ed9zo5r2vo20tpdspvzptv" timestamp="1497030824"&gt;1201&lt;/key&gt;&lt;/foreign-keys&gt;&lt;ref-type name="Journal Article"&gt;17&lt;/ref-type&gt;&lt;contributors&gt;&lt;authors&gt;&lt;author&gt;Heinemeyer, W.&lt;/author&gt;&lt;author&gt;Simeon, A.&lt;/author&gt;&lt;author&gt;Hirsch, H. H.&lt;/author&gt;&lt;author&gt;Schiffer, H. H.&lt;/author&gt;&lt;author&gt;Teichert, U.&lt;/author&gt;&lt;author&gt;Wolf, D. H.&lt;/author&gt;&lt;/authors&gt;&lt;/contributors&gt;&lt;auth-address&gt;Institut fur Biochemie, Universitat Stuttgart, Germany.&lt;/auth-address&gt;&lt;titles&gt;&lt;title&gt;Lysosomal and non-lysosomal proteolysis in the eukaryotic cell: studies on yeast&lt;/title&gt;&lt;secondary-title&gt;Biochem Soc Trans&lt;/secondary-title&gt;&lt;/titles&gt;&lt;periodical&gt;&lt;full-title&gt;Biochem Soc Trans&lt;/full-title&gt;&lt;/periodical&gt;&lt;pages&gt;724-5&lt;/pages&gt;&lt;volume&gt;19&lt;/volume&gt;&lt;number&gt;3&lt;/number&gt;&lt;keywords&gt;&lt;keyword&gt;Endopeptidases/genetics/*metabolism&lt;/keyword&gt;&lt;keyword&gt;Lysosomes/*enzymology&lt;/keyword&gt;&lt;keyword&gt;Saccharomyces cerevisiae/*enzymology/genetics&lt;/keyword&gt;&lt;/keywords&gt;&lt;dates&gt;&lt;year&gt;1991&lt;/year&gt;&lt;pub-dates&gt;&lt;date&gt;Aug&lt;/date&gt;&lt;/pub-dates&gt;&lt;/dates&gt;&lt;isbn&gt;0300-5127 (Print)&amp;#xD;0300-5127 (Linking)&lt;/isbn&gt;&lt;accession-num&gt;1783206&lt;/accession-num&gt;&lt;urls&gt;&lt;related-urls&gt;&lt;url&gt;https://www.ncbi.nlm.nih.gov/pubmed/1783206&lt;/url&gt;&lt;/related-urls&gt;&lt;/urls&gt;&lt;/record&gt;&lt;/Cite&gt;&lt;/EndNote&gt;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Heinemeyer et al., 1991)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b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ura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3-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leu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-3,112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hi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3-11,15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pre1-1 pre2-2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59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WCG4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Heinemeyer&lt;/Author&gt;&lt;Year&gt;1991&lt;/Year&gt;&lt;RecNum&gt;1201&lt;/RecNum&gt;&lt;DisplayText&gt;(Heinemeyer et al., 1991)&lt;/DisplayText&gt;&lt;record&gt;&lt;rec-number&gt;1201&lt;/rec-number&gt;&lt;foreign-keys&gt;&lt;key app="EN" db-id="aa0wdrpx70av06ed9zo5r2vo20tpdspvzptv" timestamp="1497030824"&gt;1201&lt;/key&gt;&lt;/foreign-keys&gt;&lt;ref-type name="Journal Article"&gt;17&lt;/ref-type&gt;&lt;contributors&gt;&lt;authors&gt;&lt;author&gt;Heinemeyer, W.&lt;/author&gt;&lt;author&gt;Simeon, A.&lt;/author&gt;&lt;author&gt;Hirsch, H. H.&lt;/author&gt;&lt;author&gt;Schiffer, H. H.&lt;/author&gt;&lt;author&gt;Teichert, U.&lt;/author&gt;&lt;author&gt;Wolf, D. H.&lt;/author&gt;&lt;/authors&gt;&lt;/contributors&gt;&lt;auth-address&gt;Institut fur Biochemie, Universitat Stuttgart, Germany.&lt;/auth-address&gt;&lt;titles&gt;&lt;title&gt;Lysosomal and non-lysosomal proteolysis in the eukaryotic cell: studies on yeast&lt;/title&gt;&lt;secondary-title&gt;Biochem Soc Trans&lt;/secondary-title&gt;&lt;/titles&gt;&lt;periodical&gt;&lt;full-title&gt;Biochem Soc Trans&lt;/full-title&gt;&lt;/periodical&gt;&lt;pages&gt;724-5&lt;/pages&gt;&lt;volume&gt;19&lt;/volume&gt;&lt;number&gt;3&lt;/number&gt;&lt;keywords&gt;&lt;keyword&gt;Endopeptidases/genetics/*metabolism&lt;/keyword&gt;&lt;keyword&gt;Lysosomes/*enzymology&lt;/keyword&gt;&lt;keyword&gt;Saccharomyces cerevisiae/*enzymology/genetics&lt;/keyword&gt;&lt;/keywords&gt;&lt;dates&gt;&lt;year&gt;1991&lt;/year&gt;&lt;pub-dates&gt;&lt;date&gt;Aug&lt;/date&gt;&lt;/pub-dates&gt;&lt;/dates&gt;&lt;isbn&gt;0300-5127 (Print)&amp;#xD;0300-5127 (Linking)&lt;/isbn&gt;&lt;accession-num&gt;1783206&lt;/accession-num&gt;&lt;urls&gt;&lt;related-urls&gt;&lt;url&gt;https://www.ncbi.nlm.nih.gov/pubmed/1783206&lt;/url&gt;&lt;/related-urls&gt;&lt;/urls&gt;&lt;/record&gt;&lt;/Cite&gt;&lt;/EndNote&gt;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Heinemeyer et al., 1991)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ura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3-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leu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-3,112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hi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3-11,15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6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FD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Ye et al., 2001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4-519 ura3-52 ade1-100 leu2-3,112 UFD1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104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fd1-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Ye et al., 2001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4-519 ura3-52 ade1-100 leu2-3,112 ufd1-1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221F73" w:rsidRPr="00DA6914" w:rsidTr="00354BC1">
        <w:trPr>
          <w:trHeight w:val="1041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NPL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Ye et al., 2001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ura3-52 leu2∆1 trp1∆63 NPL4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6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npl4-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Ye et al., 2001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ura3-52 leu2∆1 trp1∆63 npl4-1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23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DC48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Ye et al., 2001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ura3-52 leu2-3,112 ade2-1 trp-1 his3</w:t>
            </w:r>
            <w:r w:rsidRPr="00DA6914">
              <w:rPr>
                <w:rStyle w:val="apple-converted-space"/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CDC48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6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dc48-3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ZZTwvQXV0aG9yPjxZZWFyPjIwMDE8L1llYXI+PFJlY051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Ye et al., 2001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ura3-52 leu2-3,112 ade2-1 trp-1 his3</w:t>
            </w:r>
            <w:r w:rsidRPr="00DA6914">
              <w:rPr>
                <w:rStyle w:val="apple-converted-space"/>
                <w:rFonts w:ascii="Arial" w:hAnsi="Arial" w:cs="Arial"/>
                <w:i/>
                <w:sz w:val="22"/>
                <w:szCs w:val="22"/>
              </w:rPr>
              <w:t> 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cdc48-3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5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lastRenderedPageBreak/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IM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Ghislain&lt;/Author&gt;&lt;Year&gt;1993&lt;/Year&gt;&lt;RecNum&gt;1314&lt;/RecNum&gt;&lt;DisplayText&gt;(Ghislain et al., 1993)&lt;/DisplayText&gt;&lt;record&gt;&lt;rec-number&gt;1314&lt;/rec-number&gt;&lt;foreign-keys&gt;&lt;key app="EN" db-id="aa0wdrpx70av06ed9zo5r2vo20tpdspvzptv" timestamp="1510887131"&gt;1314&lt;/key&gt;&lt;/foreign-keys&gt;&lt;ref-type name="Journal Article"&gt;17&lt;/ref-type&gt;&lt;contributors&gt;&lt;authors&gt;&lt;author&gt;Ghislain, M.&lt;/author&gt;&lt;author&gt;Udvardy, A.&lt;/author&gt;&lt;author&gt;Mann, C.&lt;/author&gt;&lt;/authors&gt;&lt;/contributors&gt;&lt;auth-address&gt;Departement de Biologie Cellulaire et Moleculaire, Centre d&amp;apos;Etudes de Saclay, Gif-sur-Yvette, France.&lt;/auth-address&gt;&lt;titles&gt;&lt;title&gt;S. cerevisiae 26S protease mutants arrest cell division in G2/metaphase&lt;/title&gt;&lt;secondary-title&gt;Nature&lt;/secondary-title&gt;&lt;/titles&gt;&lt;periodical&gt;&lt;full-title&gt;Nature&lt;/full-title&gt;&lt;/periodical&gt;&lt;pages&gt;358-62&lt;/pages&gt;&lt;volume&gt;366&lt;/volume&gt;&lt;number&gt;6453&lt;/number&gt;&lt;keywords&gt;&lt;keyword&gt;*Adenosine Triphosphatases&lt;/keyword&gt;&lt;keyword&gt;Amino Acid Sequence&lt;/keyword&gt;&lt;keyword&gt;CDC28 Protein Kinase, S cerevisiae/metabolism&lt;/keyword&gt;&lt;keyword&gt;Cell Division/*genetics&lt;/keyword&gt;&lt;keyword&gt;DNA-Binding Proteins/physiology&lt;/keyword&gt;&lt;keyword&gt;Endopeptidases/*genetics/physiology&lt;/keyword&gt;&lt;keyword&gt;Fungal Proteins/physiology&lt;/keyword&gt;&lt;keyword&gt;G2 Phase/genetics&lt;/keyword&gt;&lt;keyword&gt;Metaphase/genetics&lt;/keyword&gt;&lt;keyword&gt;Molecular Sequence Data&lt;/keyword&gt;&lt;keyword&gt;Mutation&lt;/keyword&gt;&lt;keyword&gt;Proteasome Endopeptidase Complex&lt;/keyword&gt;&lt;keyword&gt;*Repressor Proteins&lt;/keyword&gt;&lt;keyword&gt;Saccharomyces cerevisiae/cytology/enzymology/*genetics&lt;/keyword&gt;&lt;keyword&gt;*Saccharomyces cerevisiae Proteins&lt;/keyword&gt;&lt;keyword&gt;Sequence Homology, Amino Acid&lt;/keyword&gt;&lt;keyword&gt;Ubiquitins/metabolism&lt;/keyword&gt;&lt;/keywords&gt;&lt;dates&gt;&lt;year&gt;1993&lt;/year&gt;&lt;pub-dates&gt;&lt;date&gt;Nov 25&lt;/date&gt;&lt;/pub-dates&gt;&lt;/dates&gt;&lt;isbn&gt;0028-0836 (Print)&amp;#xD;0028-0836 (Linking)&lt;/isbn&gt;&lt;accession-num&gt;8247132&lt;/accession-num&gt;&lt;urls&gt;&lt;related-urls&gt;&lt;url&gt;https://www.ncbi.nlm.nih.gov/pubmed/8247132&lt;/url&gt;&lt;/related-urls&gt;&lt;/urls&gt;&lt;electronic-resource-num&gt;10.1038/366358a0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Ghislain et al., 1993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ura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3-52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ly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-801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ade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-101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trp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1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63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hi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00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leu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1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CIM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41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im3-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Ghislain&lt;/Author&gt;&lt;Year&gt;1993&lt;/Year&gt;&lt;RecNum&gt;1314&lt;/RecNum&gt;&lt;DisplayText&gt;(Ghislain et al., 1993)&lt;/DisplayText&gt;&lt;record&gt;&lt;rec-number&gt;1314&lt;/rec-number&gt;&lt;foreign-keys&gt;&lt;key app="EN" db-id="aa0wdrpx70av06ed9zo5r2vo20tpdspvzptv" timestamp="1510887131"&gt;1314&lt;/key&gt;&lt;/foreign-keys&gt;&lt;ref-type name="Journal Article"&gt;17&lt;/ref-type&gt;&lt;contributors&gt;&lt;authors&gt;&lt;author&gt;Ghislain, M.&lt;/author&gt;&lt;author&gt;Udvardy, A.&lt;/author&gt;&lt;author&gt;Mann, C.&lt;/author&gt;&lt;/authors&gt;&lt;/contributors&gt;&lt;auth-address&gt;Departement de Biologie Cellulaire et Moleculaire, Centre d&amp;apos;Etudes de Saclay, Gif-sur-Yvette, France.&lt;/auth-address&gt;&lt;titles&gt;&lt;title&gt;S. cerevisiae 26S protease mutants arrest cell division in G2/metaphase&lt;/title&gt;&lt;secondary-title&gt;Nature&lt;/secondary-title&gt;&lt;/titles&gt;&lt;periodical&gt;&lt;full-title&gt;Nature&lt;/full-title&gt;&lt;/periodical&gt;&lt;pages&gt;358-62&lt;/pages&gt;&lt;volume&gt;366&lt;/volume&gt;&lt;number&gt;6453&lt;/number&gt;&lt;keywords&gt;&lt;keyword&gt;*Adenosine Triphosphatases&lt;/keyword&gt;&lt;keyword&gt;Amino Acid Sequence&lt;/keyword&gt;&lt;keyword&gt;CDC28 Protein Kinase, S cerevisiae/metabolism&lt;/keyword&gt;&lt;keyword&gt;Cell Division/*genetics&lt;/keyword&gt;&lt;keyword&gt;DNA-Binding Proteins/physiology&lt;/keyword&gt;&lt;keyword&gt;Endopeptidases/*genetics/physiology&lt;/keyword&gt;&lt;keyword&gt;Fungal Proteins/physiology&lt;/keyword&gt;&lt;keyword&gt;G2 Phase/genetics&lt;/keyword&gt;&lt;keyword&gt;Metaphase/genetics&lt;/keyword&gt;&lt;keyword&gt;Molecular Sequence Data&lt;/keyword&gt;&lt;keyword&gt;Mutation&lt;/keyword&gt;&lt;keyword&gt;Proteasome Endopeptidase Complex&lt;/keyword&gt;&lt;keyword&gt;*Repressor Proteins&lt;/keyword&gt;&lt;keyword&gt;Saccharomyces cerevisiae/cytology/enzymology/*genetics&lt;/keyword&gt;&lt;keyword&gt;*Saccharomyces cerevisiae Proteins&lt;/keyword&gt;&lt;keyword&gt;Sequence Homology, Amino Acid&lt;/keyword&gt;&lt;keyword&gt;Ubiquitins/metabolism&lt;/keyword&gt;&lt;/keywords&gt;&lt;dates&gt;&lt;year&gt;1993&lt;/year&gt;&lt;pub-dates&gt;&lt;date&gt;Nov 25&lt;/date&gt;&lt;/pub-dates&gt;&lt;/dates&gt;&lt;isbn&gt;0028-0836 (Print)&amp;#xD;0028-0836 (Linking)&lt;/isbn&gt;&lt;accession-num&gt;8247132&lt;/accession-num&gt;&lt;urls&gt;&lt;related-urls&gt;&lt;url&gt;https://www.ncbi.nlm.nih.gov/pubmed/8247132&lt;/url&gt;&lt;/related-urls&gt;&lt;/urls&gt;&lt;electronic-resource-num&gt;10.1038/366358a0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Ghislain et al., 1993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ura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3-52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ly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-801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ade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-101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trp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1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63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hi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00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leu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1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cim3-1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122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SA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CZWNrZXI8L0F1dGhvcj48WWVhcj4xOTk2PC9ZZWFyPjxS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</w:fldData>
              </w:fldCha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CZWNrZXI8L0F1dGhvcj48WWVhcj4xOTk2PC9ZZWFyPjxS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</w:fldData>
              </w:fldCha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Becker et al., 1996)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-11,15 leu2-3, 112 ura3-52 trp1-∆1 lys2 SSA1</w:t>
            </w:r>
            <w:r w:rsidRPr="00DA6914">
              <w:rPr>
                <w:rStyle w:val="apple-converted-space"/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ssa2-1::LEU2 ssa3-1::TRP1 ssa4-2::LYS2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23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sa1-45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CZWNrZXI8L0F1dGhvcj48WWVhcj4xOTk2PC9ZZWFyPjxS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</w:fldData>
              </w:fldCha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CZWNrZXI8L0F1dGhvcj48WWVhcj4xOTk2PC9ZZWFyPjxS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</w:fldData>
              </w:fldCha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Becker et al., 1996)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-11,15 leu2-3, 112 ura3-52 trp1-∆1 lys2 ssa1-45</w:t>
            </w:r>
            <w:r w:rsidRPr="00DA6914">
              <w:rPr>
                <w:rStyle w:val="s1"/>
                <w:rFonts w:ascii="Arial" w:hAnsi="Arial" w:cs="Arial"/>
                <w:i/>
                <w:sz w:val="22"/>
                <w:szCs w:val="22"/>
                <w:vertAlign w:val="superscript"/>
              </w:rPr>
              <w:t>ts</w:t>
            </w:r>
            <w:r w:rsidRPr="00DA6914">
              <w:rPr>
                <w:rStyle w:val="apple-converted-space"/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ssa2-1::LEU2 ssa3-1::TRP1 ssa4-2::LYS2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329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a1-20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HaGFib29zaTwvQXV0aG9yPjxZZWFyPjIwMDc8L1llYXI+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</w:fldData>
              </w:fldCha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HaGFib29zaTwvQXV0aG9yPjxZZWFyPjIwMDc8L1llYXI+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</w:fldData>
              </w:fldCha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Ghaboosi and Deshaies, 2007)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an1-100 leu2-3,-112 his3-11,-15 trp1-1 ura3-1 ade2-1 uba1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[pRS313 CEN HIS3 uba1-204]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78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HSP82 HSC82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W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Nathan&lt;/Author&gt;&lt;Year&gt;1995&lt;/Year&gt;&lt;RecNum&gt;1368&lt;/RecNum&gt;&lt;DisplayText&gt;(Nathan and Lindquist, 1995)&lt;/DisplayText&gt;&lt;record&gt;&lt;rec-number&gt;1368&lt;/rec-number&gt;&lt;foreign-keys&gt;&lt;key app="EN" db-id="aa0wdrpx70av06ed9zo5r2vo20tpdspvzptv" timestamp="1553699740"&gt;1368&lt;/key&gt;&lt;/foreign-keys&gt;&lt;ref-type name="Journal Article"&gt;17&lt;/ref-type&gt;&lt;contributors&gt;&lt;authors&gt;&lt;author&gt;Nathan, D. F.&lt;/author&gt;&lt;author&gt;Lindquist, S.&lt;/author&gt;&lt;/authors&gt;&lt;/contributors&gt;&lt;auth-address&gt;Department of Molecular Genetics and Cell Biology, Howard Hughes Medical Institute, University of Chicago, Illinois 60637, USA.&lt;/auth-address&gt;&lt;titles&gt;&lt;title&gt;Mutational analysis of Hsp90 function: interactions with a steroid receptor and a protein kinase&lt;/title&gt;&lt;secondary-title&gt;Mol Cell Biol&lt;/secondary-title&gt;&lt;/titles&gt;&lt;periodical&gt;&lt;full-title&gt;Mol Cell Biol&lt;/full-title&gt;&lt;/periodical&gt;&lt;pages&gt;3917-25&lt;/pages&gt;&lt;volume&gt;15&lt;/volume&gt;&lt;number&gt;7&lt;/number&gt;&lt;edition&gt;1995/07/01&lt;/edition&gt;&lt;keywords&gt;&lt;keyword&gt;DNA Mutational Analysis&lt;/keyword&gt;&lt;keyword&gt;HSP90 Heat-Shock Proteins/genetics/*metabolism&lt;/keyword&gt;&lt;keyword&gt;Heat-Shock Proteins/genetics/metabolism&lt;/keyword&gt;&lt;keyword&gt;Hot Temperature&lt;/keyword&gt;&lt;keyword&gt;Oncogene Protein pp60(v-src)/*metabolism&lt;/keyword&gt;&lt;keyword&gt;Phenotype&lt;/keyword&gt;&lt;keyword&gt;Point Mutation&lt;/keyword&gt;&lt;keyword&gt;Protein Binding&lt;/keyword&gt;&lt;keyword&gt;Receptors, Glucocorticoid/*metabolism&lt;/keyword&gt;&lt;keyword&gt;Saccharomyces cerevisiae/genetics/*physiology&lt;/keyword&gt;&lt;keyword&gt;Saccharomyces cerevisiae Proteins&lt;/keyword&gt;&lt;/keywords&gt;&lt;dates&gt;&lt;year&gt;1995&lt;/year&gt;&lt;pub-dates&gt;&lt;date&gt;Jul&lt;/date&gt;&lt;/pub-dates&gt;&lt;/dates&gt;&lt;isbn&gt;0270-7306 (Print)&amp;#xD;0270-7306 (Linking)&lt;/isbn&gt;&lt;accession-num&gt;7791797&lt;/accession-num&gt;&lt;urls&gt;&lt;related-urls&gt;&lt;url&gt;https://www.ncbi.nlm.nih.gov/pubmed/7791797&lt;/url&gt;&lt;/related-urls&gt;&lt;/urls&gt;&lt;custom2&gt;PMC230631&lt;/custom2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Nathan and Lindquist, 1995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autoSpaceDE w:val="0"/>
              <w:autoSpaceDN w:val="0"/>
              <w:adjustRightInd w:val="0"/>
              <w:rPr>
                <w:rFonts w:ascii="Arial" w:eastAsiaTheme="minorHAnsi" w:hAnsi="Arial" w:cs="Arial"/>
                <w:i/>
                <w:color w:val="000000"/>
                <w:sz w:val="22"/>
                <w:szCs w:val="22"/>
              </w:rPr>
            </w:pPr>
            <w:r w:rsidRPr="00DA6914">
              <w:rPr>
                <w:rFonts w:ascii="Arial" w:eastAsiaTheme="minorHAnsi" w:hAnsi="Arial" w:cs="Arial"/>
                <w:i/>
                <w:color w:val="000000"/>
                <w:sz w:val="22"/>
                <w:szCs w:val="22"/>
              </w:rPr>
              <w:t>ade2-1, leu2-3, 112, his3-11, 15, trp1-1, ura3-1, can1-100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6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hsc82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 xml:space="preserve"> hsp82-G313N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Nathan&lt;/Author&gt;&lt;Year&gt;1995&lt;/Year&gt;&lt;RecNum&gt;1368&lt;/RecNum&gt;&lt;DisplayText&gt;(Nathan and Lindquist, 1995)&lt;/DisplayText&gt;&lt;record&gt;&lt;rec-number&gt;1368&lt;/rec-number&gt;&lt;foreign-keys&gt;&lt;key app="EN" db-id="aa0wdrpx70av06ed9zo5r2vo20tpdspvzptv" timestamp="1553699740"&gt;1368&lt;/key&gt;&lt;/foreign-keys&gt;&lt;ref-type name="Journal Article"&gt;17&lt;/ref-type&gt;&lt;contributors&gt;&lt;authors&gt;&lt;author&gt;Nathan, D. F.&lt;/author&gt;&lt;author&gt;Lindquist, S.&lt;/author&gt;&lt;/authors&gt;&lt;/contributors&gt;&lt;auth-address&gt;Department of Molecular Genetics and Cell Biology, Howard Hughes Medical Institute, University of Chicago, Illinois 60637, USA.&lt;/auth-address&gt;&lt;titles&gt;&lt;title&gt;Mutational analysis of Hsp90 function: interactions with a steroid receptor and a protein kinase&lt;/title&gt;&lt;secondary-title&gt;Mol Cell Biol&lt;/secondary-title&gt;&lt;/titles&gt;&lt;periodical&gt;&lt;full-title&gt;Mol Cell Biol&lt;/full-title&gt;&lt;/periodical&gt;&lt;pages&gt;3917-25&lt;/pages&gt;&lt;volume&gt;15&lt;/volume&gt;&lt;number&gt;7&lt;/number&gt;&lt;edition&gt;1995/07/01&lt;/edition&gt;&lt;keywords&gt;&lt;keyword&gt;DNA Mutational Analysis&lt;/keyword&gt;&lt;keyword&gt;HSP90 Heat-Shock Proteins/genetics/*metabolism&lt;/keyword&gt;&lt;keyword&gt;Heat-Shock Proteins/genetics/metabolism&lt;/keyword&gt;&lt;keyword&gt;Hot Temperature&lt;/keyword&gt;&lt;keyword&gt;Oncogene Protein pp60(v-src)/*metabolism&lt;/keyword&gt;&lt;keyword&gt;Phenotype&lt;/keyword&gt;&lt;keyword&gt;Point Mutation&lt;/keyword&gt;&lt;keyword&gt;Protein Binding&lt;/keyword&gt;&lt;keyword&gt;Receptors, Glucocorticoid/*metabolism&lt;/keyword&gt;&lt;keyword&gt;Saccharomyces cerevisiae/genetics/*physiology&lt;/keyword&gt;&lt;keyword&gt;Saccharomyces cerevisiae Proteins&lt;/keyword&gt;&lt;/keywords&gt;&lt;dates&gt;&lt;year&gt;1995&lt;/year&gt;&lt;pub-dates&gt;&lt;date&gt;Jul&lt;/date&gt;&lt;/pub-dates&gt;&lt;/dates&gt;&lt;isbn&gt;0270-7306 (Print)&amp;#xD;0270-7306 (Linking)&lt;/isbn&gt;&lt;accession-num&gt;7791797&lt;/accession-num&gt;&lt;urls&gt;&lt;related-urls&gt;&lt;url&gt;https://www.ncbi.nlm.nih.gov/pubmed/7791797&lt;/url&gt;&lt;/related-urls&gt;&lt;/urls&gt;&lt;custom2&gt;PMC230631&lt;/custom2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Nathan and Lindquist, 1995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autoSpaceDE w:val="0"/>
              <w:autoSpaceDN w:val="0"/>
              <w:adjustRightInd w:val="0"/>
              <w:rPr>
                <w:rFonts w:ascii="Arial" w:eastAsiaTheme="minorHAnsi" w:hAnsi="Arial" w:cs="Arial"/>
                <w:i/>
                <w:color w:val="000000"/>
                <w:sz w:val="22"/>
                <w:szCs w:val="22"/>
              </w:rPr>
            </w:pPr>
            <w:r w:rsidRPr="00DA6914">
              <w:rPr>
                <w:rFonts w:ascii="Arial" w:eastAsiaTheme="minorHAnsi" w:hAnsi="Arial" w:cs="Arial"/>
                <w:i/>
                <w:color w:val="000000"/>
                <w:sz w:val="22"/>
                <w:szCs w:val="22"/>
              </w:rPr>
              <w:t>ade2-1, leu2-3, 112, his3-11, 15, trp1-1, ura3-1, can1-100, hsc82::LEU2 hsp82::LEU2 [</w:t>
            </w:r>
            <w:proofErr w:type="spellStart"/>
            <w:r w:rsidRPr="00DA6914">
              <w:rPr>
                <w:rFonts w:ascii="Arial" w:eastAsiaTheme="minorHAnsi" w:hAnsi="Arial" w:cs="Arial"/>
                <w:i/>
                <w:color w:val="000000"/>
                <w:sz w:val="22"/>
                <w:szCs w:val="22"/>
              </w:rPr>
              <w:t>pTGPD</w:t>
            </w:r>
            <w:proofErr w:type="spellEnd"/>
            <w:r w:rsidRPr="00DA6914">
              <w:rPr>
                <w:rFonts w:ascii="Arial" w:eastAsiaTheme="minorHAnsi" w:hAnsi="Arial" w:cs="Arial"/>
                <w:i/>
                <w:color w:val="000000"/>
                <w:sz w:val="22"/>
                <w:szCs w:val="22"/>
              </w:rPr>
              <w:t xml:space="preserve"> CEN TRP1 HSP82]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106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SM5186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NZXR6Z2VyPC9BdXRob3I+PFllYXI+MjAwODwvWWVhcj48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NZXR6Z2VyPC9BdXRob3I+PFllYXI+MjAwODwvWWVhcj48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08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eastAsiaTheme="minorHAnsi" w:hAnsi="Arial" w:cs="Arial"/>
                <w:bCs/>
                <w:color w:val="000000"/>
                <w:sz w:val="22"/>
                <w:szCs w:val="22"/>
              </w:rPr>
              <w:t>rad23::</w:t>
            </w:r>
            <w:proofErr w:type="spellStart"/>
            <w:r w:rsidRPr="00DA6914">
              <w:rPr>
                <w:rFonts w:ascii="Arial" w:eastAsiaTheme="minorHAnsi" w:hAnsi="Arial" w:cs="Arial"/>
                <w:bCs/>
                <w:i/>
                <w:color w:val="000000"/>
                <w:sz w:val="22"/>
                <w:szCs w:val="22"/>
              </w:rPr>
              <w:t>kanMX</w:t>
            </w:r>
            <w:proofErr w:type="spellEnd"/>
            <w:r w:rsidRPr="00DA6914">
              <w:rPr>
                <w:rFonts w:ascii="Arial" w:eastAsiaTheme="minorHAnsi" w:hAnsi="Arial" w:cs="Arial"/>
                <w:bCs/>
                <w:i/>
                <w:color w:val="000000"/>
                <w:sz w:val="22"/>
                <w:szCs w:val="22"/>
              </w:rPr>
              <w:t xml:space="preserve"> dsk2::</w:t>
            </w:r>
            <w:proofErr w:type="spellStart"/>
            <w:r w:rsidRPr="00DA6914">
              <w:rPr>
                <w:rFonts w:ascii="Arial" w:eastAsiaTheme="minorHAnsi" w:hAnsi="Arial" w:cs="Arial"/>
                <w:bCs/>
                <w:i/>
                <w:color w:val="000000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221F73" w:rsidRPr="00DA6914" w:rsidTr="00354BC1">
        <w:trPr>
          <w:trHeight w:val="78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SM5360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NZXR6Z2VyPC9BdXRob3I+PFllYXI+MjAwOTwvWWVhcj48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=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NZXR6Z2VyPC9BdXRob3I+PFllYXI+MjAwOTwvWWVhcj48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=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and Michaelis, 2009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bCs/>
                <w:i/>
                <w:sz w:val="22"/>
                <w:szCs w:val="22"/>
              </w:rPr>
              <w:t>doa10::</w:t>
            </w:r>
            <w:proofErr w:type="spellStart"/>
            <w:r w:rsidRPr="00DA6914">
              <w:rPr>
                <w:rFonts w:ascii="Arial" w:hAnsi="Arial" w:cs="Arial"/>
                <w:bCs/>
                <w:i/>
                <w:sz w:val="22"/>
                <w:szCs w:val="22"/>
              </w:rPr>
              <w:t>NatMX</w:t>
            </w:r>
            <w:proofErr w:type="spellEnd"/>
            <w:r w:rsidRPr="00DA6914">
              <w:rPr>
                <w:rFonts w:ascii="Arial" w:hAnsi="Arial" w:cs="Arial"/>
                <w:bCs/>
                <w:i/>
                <w:sz w:val="22"/>
                <w:szCs w:val="22"/>
              </w:rPr>
              <w:t>::HIS3 hrd1::</w:t>
            </w:r>
            <w:proofErr w:type="spellStart"/>
            <w:r w:rsidRPr="00DA6914">
              <w:rPr>
                <w:rFonts w:ascii="Arial" w:hAnsi="Arial" w:cs="Arial"/>
                <w:bCs/>
                <w:i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221F73" w:rsidRPr="00DA6914" w:rsidTr="00354BC1">
        <w:trPr>
          <w:trHeight w:val="106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lastRenderedPageBreak/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SM536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NZXR6Z2VyPC9BdXRob3I+PFllYXI+MjAwODwvWWVhcj48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NZXR6Z2VyPC9BdXRob3I+PFllYXI+MjAwODwvWWVhcj48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08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bCs/>
                <w:i/>
                <w:sz w:val="22"/>
                <w:szCs w:val="22"/>
              </w:rPr>
              <w:t>ubc6::HIS3 ubc7::</w:t>
            </w:r>
            <w:proofErr w:type="spellStart"/>
            <w:r w:rsidRPr="00DA6914">
              <w:rPr>
                <w:rFonts w:ascii="Arial" w:hAnsi="Arial" w:cs="Arial"/>
                <w:bCs/>
                <w:i/>
                <w:sz w:val="22"/>
                <w:szCs w:val="22"/>
              </w:rPr>
              <w:t>Nat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221F73" w:rsidRPr="00DA6914" w:rsidTr="00354BC1">
        <w:trPr>
          <w:trHeight w:val="78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SM5770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Heck&lt;/Author&gt;&lt;Year&gt;2010&lt;/Year&gt;&lt;RecNum&gt;521&lt;/RecNum&gt;&lt;DisplayText&gt;(Heck et al., 2010)&lt;/DisplayText&gt;&lt;record&gt;&lt;rec-number&gt;521&lt;/rec-number&gt;&lt;foreign-keys&gt;&lt;key app="EN" db-id="aa0wdrpx70av06ed9zo5r2vo20tpdspvzptv" timestamp="1318880588"&gt;521&lt;/key&gt;&lt;/foreign-keys&gt;&lt;ref-type name="Journal Article"&gt;17&lt;/ref-type&gt;&lt;contributors&gt;&lt;authors&gt;&lt;author&gt;Heck, J. W.&lt;/author&gt;&lt;author&gt;Cheung, S. K.&lt;/author&gt;&lt;author&gt;Hampton, R. Y.&lt;/author&gt;&lt;/authors&gt;&lt;/contributors&gt;&lt;auth-address&gt;Section of Cell and Developmental Biology, Division of Biological Sciences, University of California at San Diego, La Jolla, CA 92093, USA.&lt;/auth-address&gt;&lt;titles&gt;&lt;title&gt;Cytoplasmic protein quality control degradation mediated by parallel actions of the E3 ubiquitin ligases Ubr1 and San1&lt;/title&gt;&lt;secondary-title&gt;Proc Natl Acad Sci U S A&lt;/secondary-title&gt;&lt;/titles&gt;&lt;periodical&gt;&lt;full-title&gt;Proc Natl Acad Sci U S A&lt;/full-title&gt;&lt;/periodical&gt;&lt;pages&gt;1106-11&lt;/pages&gt;&lt;volume&gt;107&lt;/volume&gt;&lt;number&gt;3&lt;/number&gt;&lt;edition&gt;2010/01/19&lt;/edition&gt;&lt;keywords&gt;&lt;keyword&gt;Cytoplasm/*metabolism&lt;/keyword&gt;&lt;keyword&gt;Saccharomyces cerevisiae/*metabolism&lt;/keyword&gt;&lt;keyword&gt;Saccharomyces cerevisiae Proteins/*metabolism&lt;/keyword&gt;&lt;keyword&gt;Ubiquitin-Protein Ligases/*metabolism&lt;/keyword&gt;&lt;/keywords&gt;&lt;dates&gt;&lt;year&gt;2010&lt;/year&gt;&lt;pub-dates&gt;&lt;date&gt;Jan 19&lt;/date&gt;&lt;/pub-dates&gt;&lt;/dates&gt;&lt;isbn&gt;1091-6490 (Electronic)&amp;#xD;0027-8424 (Linking)&lt;/isbn&gt;&lt;accession-num&gt;20080635&lt;/accession-num&gt;&lt;urls&gt;&lt;related-urls&gt;&lt;url&gt;http://www.ncbi.nlm.nih.gov/entrez/query.fcgi?cmd=Retrieve&amp;amp;db=PubMed&amp;amp;dopt=Citation&amp;amp;list_uids=20080635&lt;/url&gt;&lt;/related-urls&gt;&lt;/urls&gt;&lt;custom2&gt;2824284&lt;/custom2&gt;&lt;electronic-resource-num&gt;0910591107 [pii]&amp;#xD;10.1073/pnas.0910591107&lt;/electronic-resource-num&gt;&lt;language&gt;eng&lt;/language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Heck et al., 2010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br1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san1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Nat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rsp5-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  <w:highlight w:val="yellow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Davierwala&lt;/Author&gt;&lt;Year&gt;2005&lt;/Year&gt;&lt;RecNum&gt;1317&lt;/RecNum&gt;&lt;DisplayText&gt;(Davierwala et al., 2005)&lt;/DisplayText&gt;&lt;record&gt;&lt;rec-number&gt;1317&lt;/rec-number&gt;&lt;foreign-keys&gt;&lt;key app="EN" db-id="aa0wdrpx70av06ed9zo5r2vo20tpdspvzptv" timestamp="1510889105"&gt;1317&lt;/key&gt;&lt;/foreign-keys&gt;&lt;ref-type name="Journal Article"&gt;17&lt;/ref-type&gt;&lt;contributors&gt;&lt;authors&gt;&lt;author&gt;Davierwala, A. P.&lt;/author&gt;&lt;author&gt;Haynes, J.&lt;/author&gt;&lt;author&gt;Li, Z.&lt;/author&gt;&lt;author&gt;Brost, R. L.&lt;/author&gt;&lt;author&gt;Robinson, M. D.&lt;/author&gt;&lt;author&gt;Yu, L.&lt;/author&gt;&lt;author&gt;Mnaimneh, S.&lt;/author&gt;&lt;author&gt;Ding, H.&lt;/author&gt;&lt;author&gt;Zhu, H.&lt;/author&gt;&lt;author&gt;Chen, Y.&lt;/author&gt;&lt;author&gt;Cheng, X.&lt;/author&gt;&lt;author&gt;Brown, G. W.&lt;/author&gt;&lt;author&gt;Boone, C.&lt;/author&gt;&lt;author&gt;Andrews, B. J.&lt;/author&gt;&lt;author&gt;Hughes, T. R.&lt;/author&gt;&lt;/authors&gt;&lt;/contributors&gt;&lt;auth-address&gt;Banting and Best Department of Medical Research, University of Toronto, 112 College Street, Toronto, Ontario, M5G 1L6, Canada.&lt;/auth-address&gt;&lt;titles&gt;&lt;title&gt;The synthetic genetic interaction spectrum of essential genes&lt;/title&gt;&lt;secondary-title&gt;Nat Genet&lt;/secondary-title&gt;&lt;/titles&gt;&lt;periodical&gt;&lt;full-title&gt;Nat Genet&lt;/full-title&gt;&lt;/periodical&gt;&lt;pages&gt;1147-52&lt;/pages&gt;&lt;volume&gt;37&lt;/volume&gt;&lt;number&gt;10&lt;/number&gt;&lt;keywords&gt;&lt;keyword&gt;*Gene Expression Regulation, Fungal&lt;/keyword&gt;&lt;keyword&gt;Genes, Essential/genetics/physiology&lt;/keyword&gt;&lt;keyword&gt;Genes, Fungal/genetics/*physiology&lt;/keyword&gt;&lt;keyword&gt;Saccharomyces cerevisiae/*genetics&lt;/keyword&gt;&lt;keyword&gt;Saccharomyces cerevisiae Proteins/*genetics&lt;/keyword&gt;&lt;/keywords&gt;&lt;dates&gt;&lt;year&gt;2005&lt;/year&gt;&lt;pub-dates&gt;&lt;date&gt;Oct&lt;/date&gt;&lt;/pub-dates&gt;&lt;/dates&gt;&lt;isbn&gt;1061-4036 (Print)&amp;#xD;1061-4036 (Linking)&lt;/isbn&gt;&lt;accession-num&gt;16155567&lt;/accession-num&gt;&lt;urls&gt;&lt;related-urls&gt;&lt;url&gt;https://www.ncbi.nlm.nih.gov/pubmed/16155567&lt;/url&gt;&lt;/related-urls&gt;&lt;/urls&gt;&lt;electronic-resource-num&gt;10.1038/ng1640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Davierwala et al., 2005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  <w:highlight w:val="yellow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1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0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0 rsp5-1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rsp5-3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Davierwala&lt;/Author&gt;&lt;Year&gt;2005&lt;/Year&gt;&lt;RecNum&gt;1317&lt;/RecNum&gt;&lt;DisplayText&gt;(Davierwala et al., 2005)&lt;/DisplayText&gt;&lt;record&gt;&lt;rec-number&gt;1317&lt;/rec-number&gt;&lt;foreign-keys&gt;&lt;key app="EN" db-id="aa0wdrpx70av06ed9zo5r2vo20tpdspvzptv" timestamp="1510889105"&gt;1317&lt;/key&gt;&lt;/foreign-keys&gt;&lt;ref-type name="Journal Article"&gt;17&lt;/ref-type&gt;&lt;contributors&gt;&lt;authors&gt;&lt;author&gt;Davierwala, A. P.&lt;/author&gt;&lt;author&gt;Haynes, J.&lt;/author&gt;&lt;author&gt;Li, Z.&lt;/author&gt;&lt;author&gt;Brost, R. L.&lt;/author&gt;&lt;author&gt;Robinson, M. D.&lt;/author&gt;&lt;author&gt;Yu, L.&lt;/author&gt;&lt;author&gt;Mnaimneh, S.&lt;/author&gt;&lt;author&gt;Ding, H.&lt;/author&gt;&lt;author&gt;Zhu, H.&lt;/author&gt;&lt;author&gt;Chen, Y.&lt;/author&gt;&lt;author&gt;Cheng, X.&lt;/author&gt;&lt;author&gt;Brown, G. W.&lt;/author&gt;&lt;author&gt;Boone, C.&lt;/author&gt;&lt;author&gt;Andrews, B. J.&lt;/author&gt;&lt;author&gt;Hughes, T. R.&lt;/author&gt;&lt;/authors&gt;&lt;/contributors&gt;&lt;auth-address&gt;Banting and Best Department of Medical Research, University of Toronto, 112 College Street, Toronto, Ontario, M5G 1L6, Canada.&lt;/auth-address&gt;&lt;titles&gt;&lt;title&gt;The synthetic genetic interaction spectrum of essential genes&lt;/title&gt;&lt;secondary-title&gt;Nat Genet&lt;/secondary-title&gt;&lt;/titles&gt;&lt;periodical&gt;&lt;full-title&gt;Nat Genet&lt;/full-title&gt;&lt;/periodical&gt;&lt;pages&gt;1147-52&lt;/pages&gt;&lt;volume&gt;37&lt;/volume&gt;&lt;number&gt;10&lt;/number&gt;&lt;keywords&gt;&lt;keyword&gt;*Gene Expression Regulation, Fungal&lt;/keyword&gt;&lt;keyword&gt;Genes, Essential/genetics/physiology&lt;/keyword&gt;&lt;keyword&gt;Genes, Fungal/genetics/*physiology&lt;/keyword&gt;&lt;keyword&gt;Saccharomyces cerevisiae/*genetics&lt;/keyword&gt;&lt;keyword&gt;Saccharomyces cerevisiae Proteins/*genetics&lt;/keyword&gt;&lt;/keywords&gt;&lt;dates&gt;&lt;year&gt;2005&lt;/year&gt;&lt;pub-dates&gt;&lt;date&gt;Oct&lt;/date&gt;&lt;/pub-dates&gt;&lt;/dates&gt;&lt;isbn&gt;1061-4036 (Print)&amp;#xD;1061-4036 (Linking)&lt;/isbn&gt;&lt;accession-num&gt;16155567&lt;/accession-num&gt;&lt;urls&gt;&lt;related-urls&gt;&lt;url&gt;https://www.ncbi.nlm.nih.gov/pubmed/16155567&lt;/url&gt;&lt;/related-urls&gt;&lt;/urls&gt;&lt;electronic-resource-num&gt;10.1038/ng1640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Davierwala et al., 2005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1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0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0 rsp5-1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Cs/>
                <w:sz w:val="22"/>
                <w:szCs w:val="22"/>
              </w:rPr>
              <w:t>5X EMC WT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MYWhpcmk8L0F1dGhvcj48WWVhcj4yMDE0PC9ZZWFyPjxS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MYWhpcmk8L0F1dGhvcj48WWVhcj4yMDE0PC9ZZWFyPjxS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Lahiri et al., 2014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5x EMC (YSL9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MYWhpcmk8L0F1dGhvcj48WWVhcj4yMDE0PC9ZZWFyPjxS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MYWhpcmk8L0F1dGhvcj48WWVhcj4yMDE0PC9ZZWFyPjxS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Lahiri et al., 2014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eastAsiaTheme="minorHAnsi" w:hAnsi="Arial" w:cs="Arial"/>
                <w:i/>
                <w:color w:val="000000"/>
                <w:sz w:val="22"/>
                <w:szCs w:val="22"/>
              </w:rPr>
              <w:t>emc1::HIS5 emc2::hygMX4 emc3::HIS5 emc5::kanMX4 emc6::kanMX4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yMM36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Metzger&lt;/Author&gt;&lt;Year&gt;2017&lt;/Year&gt;&lt;RecNum&gt;1313&lt;/RecNum&gt;&lt;DisplayText&gt;(Metzger et al., 2017)&lt;/DisplayText&gt;&lt;record&gt;&lt;rec-number&gt;1313&lt;/rec-number&gt;&lt;foreign-keys&gt;&lt;key app="EN" db-id="aa0wdrpx70av06ed9zo5r2vo20tpdspvzptv" timestamp="1510886696"&gt;1313&lt;/key&gt;&lt;/foreign-keys&gt;&lt;ref-type name="Journal Article"&gt;17&lt;/ref-type&gt;&lt;contributors&gt;&lt;authors&gt;&lt;author&gt;Metzger, M. B.&lt;/author&gt;&lt;author&gt;Scales, J. L.&lt;/author&gt;&lt;author&gt;Dunklebarger, M. F.&lt;/author&gt;&lt;author&gt;Weissman, A. M.&lt;/author&gt;&lt;/authors&gt;&lt;/contributors&gt;&lt;auth-address&gt;Laboratory of Protein Dynamics and Signaling, Center for Cancer Research, National Cancer Institute, National Institutes of Health, Frederick, Maryland 21702 metzgermb@mail.nih.gov weissmaa@mail.nih.gov.&amp;#xD;Laboratory of Protein Dynamics and Signaling, Center for Cancer Research, National Cancer Institute, National Institutes of Health, Frederick, Maryland 21702.&lt;/auth-address&gt;&lt;titles&gt;&lt;title&gt;The Ubiquitin Ligase (E3) Psh1p Is Required for Proper Segregation of both Centromeric and Two-Micron Plasmids in Saccharomyces cerevisiae&lt;/title&gt;&lt;secondary-title&gt;G3 (Bethesda)&lt;/secondary-title&gt;&lt;/titles&gt;&lt;periodical&gt;&lt;full-title&gt;G3 (Bethesda)&lt;/full-title&gt;&lt;/periodical&gt;&lt;pages&gt;3731-3743&lt;/pages&gt;&lt;volume&gt;7&lt;/volume&gt;&lt;number&gt;11&lt;/number&gt;&lt;keywords&gt;&lt;keyword&gt;2 mum plasmid&lt;/keyword&gt;&lt;keyword&gt;CEN plasmid&lt;/keyword&gt;&lt;keyword&gt;Cse4p&lt;/keyword&gt;&lt;keyword&gt;plasmid missegregation&lt;/keyword&gt;&lt;keyword&gt;ubiquitination&lt;/keyword&gt;&lt;/keywords&gt;&lt;dates&gt;&lt;year&gt;2017&lt;/year&gt;&lt;pub-dates&gt;&lt;date&gt;Nov 06&lt;/date&gt;&lt;/pub-dates&gt;&lt;/dates&gt;&lt;isbn&gt;2160-1836 (Electronic)&amp;#xD;2160-1836 (Linking)&lt;/isbn&gt;&lt;accession-num&gt;28928274&lt;/accession-num&gt;&lt;urls&gt;&lt;related-urls&gt;&lt;url&gt;https://www.ncbi.nlm.nih.gov/pubmed/28928274&lt;/url&gt;&lt;/related-urls&gt;&lt;/urls&gt;&lt;custom2&gt;PMC5677152&lt;/custom2&gt;&lt;electronic-resource-num&gt;10.1534/g3.117.300227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17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SAM35HA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yMM3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sam35-2HA</w:t>
            </w:r>
            <w:r w:rsidRPr="00DA6914">
              <w:rPr>
                <w:rFonts w:ascii="Arial" w:hAnsi="Arial" w:cs="Arial"/>
                <w:i/>
                <w:sz w:val="22"/>
                <w:szCs w:val="22"/>
                <w:vertAlign w:val="superscript"/>
              </w:rPr>
              <w:t>t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yMM40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Metzger&lt;/Author&gt;&lt;Year&gt;2017&lt;/Year&gt;&lt;RecNum&gt;1313&lt;/RecNum&gt;&lt;DisplayText&gt;(Metzger et al., 2017)&lt;/DisplayText&gt;&lt;record&gt;&lt;rec-number&gt;1313&lt;/rec-number&gt;&lt;foreign-keys&gt;&lt;key app="EN" db-id="aa0wdrpx70av06ed9zo5r2vo20tpdspvzptv" timestamp="1510886696"&gt;1313&lt;/key&gt;&lt;/foreign-keys&gt;&lt;ref-type name="Journal Article"&gt;17&lt;/ref-type&gt;&lt;contributors&gt;&lt;authors&gt;&lt;author&gt;Metzger, M. B.&lt;/author&gt;&lt;author&gt;Scales, J. L.&lt;/author&gt;&lt;author&gt;Dunklebarger, M. F.&lt;/author&gt;&lt;author&gt;Weissman, A. M.&lt;/author&gt;&lt;/authors&gt;&lt;/contributors&gt;&lt;auth-address&gt;Laboratory of Protein Dynamics and Signaling, Center for Cancer Research, National Cancer Institute, National Institutes of Health, Frederick, Maryland 21702 metzgermb@mail.nih.gov weissmaa@mail.nih.gov.&amp;#xD;Laboratory of Protein Dynamics and Signaling, Center for Cancer Research, National Cancer Institute, National Institutes of Health, Frederick, Maryland 21702.&lt;/auth-address&gt;&lt;titles&gt;&lt;title&gt;The Ubiquitin Ligase (E3) Psh1p Is Required for Proper Segregation of both Centromeric and Two-Micron Plasmids in Saccharomyces cerevisiae&lt;/title&gt;&lt;secondary-title&gt;G3 (Bethesda)&lt;/secondary-title&gt;&lt;/titles&gt;&lt;periodical&gt;&lt;full-title&gt;G3 (Bethesda)&lt;/full-title&gt;&lt;/periodical&gt;&lt;pages&gt;3731-3743&lt;/pages&gt;&lt;volume&gt;7&lt;/volume&gt;&lt;number&gt;11&lt;/number&gt;&lt;keywords&gt;&lt;keyword&gt;2 mum plasmid&lt;/keyword&gt;&lt;keyword&gt;CEN plasmid&lt;/keyword&gt;&lt;keyword&gt;Cse4p&lt;/keyword&gt;&lt;keyword&gt;plasmid missegregation&lt;/keyword&gt;&lt;keyword&gt;ubiquitination&lt;/keyword&gt;&lt;/keywords&gt;&lt;dates&gt;&lt;year&gt;2017&lt;/year&gt;&lt;pub-dates&gt;&lt;date&gt;Nov 06&lt;/date&gt;&lt;/pub-dates&gt;&lt;/dates&gt;&lt;isbn&gt;2160-1836 (Electronic)&amp;#xD;2160-1836 (Linking)&lt;/isbn&gt;&lt;accession-num&gt;28928274&lt;/accession-num&gt;&lt;urls&gt;&lt;related-urls&gt;&lt;url&gt;https://www.ncbi.nlm.nih.gov/pubmed/28928274&lt;/url&gt;&lt;/related-urls&gt;&lt;/urls&gt;&lt;custom2&gt;PMC5677152&lt;/custom2&gt;&lt;electronic-resource-num&gt;10.1534/g3.117.300227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17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SEN2HA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yMM4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Metzger&lt;/Author&gt;&lt;Year&gt;2017&lt;/Year&gt;&lt;RecNum&gt;1313&lt;/RecNum&gt;&lt;DisplayText&gt;(Metzger et al., 2017)&lt;/DisplayText&gt;&lt;record&gt;&lt;rec-number&gt;1313&lt;/rec-number&gt;&lt;foreign-keys&gt;&lt;key app="EN" db-id="aa0wdrpx70av06ed9zo5r2vo20tpdspvzptv" timestamp="1510886696"&gt;1313&lt;/key&gt;&lt;/foreign-keys&gt;&lt;ref-type name="Journal Article"&gt;17&lt;/ref-type&gt;&lt;contributors&gt;&lt;authors&gt;&lt;author&gt;Metzger, M. B.&lt;/author&gt;&lt;author&gt;Scales, J. L.&lt;/author&gt;&lt;author&gt;Dunklebarger, M. F.&lt;/author&gt;&lt;author&gt;Weissman, A. M.&lt;/author&gt;&lt;/authors&gt;&lt;/contributors&gt;&lt;auth-address&gt;Laboratory of Protein Dynamics and Signaling, Center for Cancer Research, National Cancer Institute, National Institutes of Health, Frederick, Maryland 21702 metzgermb@mail.nih.gov weissmaa@mail.nih.gov.&amp;#xD;Laboratory of Protein Dynamics and Signaling, Center for Cancer Research, National Cancer Institute, National Institutes of Health, Frederick, Maryland 21702.&lt;/auth-address&gt;&lt;titles&gt;&lt;title&gt;The Ubiquitin Ligase (E3) Psh1p Is Required for Proper Segregation of both Centromeric and Two-Micron Plasmids in Saccharomyces cerevisiae&lt;/title&gt;&lt;secondary-title&gt;G3 (Bethesda)&lt;/secondary-title&gt;&lt;/titles&gt;&lt;periodical&gt;&lt;full-title&gt;G3 (Bethesda)&lt;/full-title&gt;&lt;/periodical&gt;&lt;pages&gt;3731-3743&lt;/pages&gt;&lt;volume&gt;7&lt;/volume&gt;&lt;number&gt;11&lt;/number&gt;&lt;keywords&gt;&lt;keyword&gt;2 mum plasmid&lt;/keyword&gt;&lt;keyword&gt;CEN plasmid&lt;/keyword&gt;&lt;keyword&gt;Cse4p&lt;/keyword&gt;&lt;keyword&gt;plasmid missegregation&lt;/keyword&gt;&lt;keyword&gt;ubiquitination&lt;/keyword&gt;&lt;/keywords&gt;&lt;dates&gt;&lt;year&gt;2017&lt;/year&gt;&lt;pub-dates&gt;&lt;date&gt;Nov 06&lt;/date&gt;&lt;/pub-dates&gt;&lt;/dates&gt;&lt;isbn&gt;2160-1836 (Electronic)&amp;#xD;2160-1836 (Linking)&lt;/isbn&gt;&lt;accession-num&gt;28928274&lt;/accession-num&gt;&lt;urls&gt;&lt;related-urls&gt;&lt;url&gt;https://www.ncbi.nlm.nih.gov/pubmed/28928274&lt;/url&gt;&lt;/related-urls&gt;&lt;/urls&gt;&lt;custom2&gt;PMC5677152&lt;/custom2&gt;&lt;electronic-resource-num&gt;10.1534/g3.117.300227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17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sen2-1HA</w:t>
            </w:r>
            <w:r w:rsidRPr="00DA6914">
              <w:rPr>
                <w:rFonts w:ascii="Arial" w:hAnsi="Arial" w:cs="Arial"/>
                <w:i/>
                <w:sz w:val="22"/>
                <w:szCs w:val="22"/>
                <w:vertAlign w:val="superscript"/>
              </w:rPr>
              <w:t>t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7A3B28" w:rsidRPr="00DA6914" w:rsidRDefault="007A3B28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lastRenderedPageBreak/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yMM14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ura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3-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leu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-3,112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hi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3-11,15 ubr1::</w:t>
            </w:r>
            <w:proofErr w:type="spellStart"/>
            <w:r w:rsidRPr="00DA6914">
              <w:rPr>
                <w:rFonts w:ascii="Arial" w:hAnsi="Arial" w:cs="Arial"/>
                <w:i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yJS155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2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yJS208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eastAsia="Calibri" w:hAnsi="Arial" w:cs="Arial"/>
                <w:i/>
                <w:sz w:val="22"/>
                <w:szCs w:val="22"/>
              </w:rPr>
            </w:pP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ura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>3-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leu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2-3,112 </w:t>
            </w:r>
            <w:r w:rsidRPr="00DA6914">
              <w:rPr>
                <w:rFonts w:ascii="Arial" w:eastAsia="Calibri" w:hAnsi="Arial" w:cs="Arial"/>
                <w:i/>
                <w:sz w:val="22"/>
                <w:szCs w:val="22"/>
              </w:rPr>
              <w:t>his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3-11,15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doa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2-GFP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ermo-Fisher Scientific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BX2-GFP(S65T)::HIS3MX6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2-TAP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BX2-TAP::HIS3MX6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yTHC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>URA3::CMV-</w:t>
            </w:r>
            <w:proofErr w:type="spellStart"/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>tTA</w:t>
            </w:r>
            <w:proofErr w:type="spellEnd"/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>MATa</w:t>
            </w:r>
            <w:proofErr w:type="spellEnd"/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 xml:space="preserve"> his3-1 leu2-0 met15-0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is1-DAmP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>URA3::CMV-</w:t>
            </w:r>
            <w:proofErr w:type="spellStart"/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>tTA</w:t>
            </w:r>
            <w:proofErr w:type="spellEnd"/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>MATa</w:t>
            </w:r>
            <w:proofErr w:type="spellEnd"/>
            <w:r w:rsidRPr="00DA6914">
              <w:rPr>
                <w:rFonts w:ascii="Arial" w:eastAsiaTheme="minorHAnsi" w:hAnsi="Arial" w:cs="Arial"/>
                <w:color w:val="000000"/>
                <w:sz w:val="22"/>
                <w:szCs w:val="22"/>
              </w:rPr>
              <w:t xml:space="preserve"> his3-1 leu2-0 met15-0 tet-SIS1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BY474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afg3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afg3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dsk2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dsk2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lastRenderedPageBreak/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hlj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hlj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hsp104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hsp104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dm10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dm10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dm12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dm12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dm30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dm30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dm34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dm34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mm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mm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sp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sp10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oma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oma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pep4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pep4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lastRenderedPageBreak/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pim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eastAsia="Calibri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pim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an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an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hp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hp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se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sse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sti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sti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c4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c4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3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3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4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4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5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5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6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6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lastRenderedPageBreak/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7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ubx7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vms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vms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ydj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ydj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yme1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yme1::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KanMX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strain, strain background (</w:t>
            </w:r>
            <w:r w:rsidRPr="00DA6914">
              <w:rPr>
                <w:rFonts w:ascii="Arial" w:hAnsi="Arial" w:cs="Arial"/>
                <w:i/>
                <w:iCs/>
                <w:color w:val="212121"/>
                <w:sz w:val="22"/>
                <w:szCs w:val="22"/>
              </w:rPr>
              <w:t>Saccharomyces cerevisiae</w:t>
            </w: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yta12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sym w:font="Symbol" w:char="F044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E </w:t>
            </w:r>
            <w:proofErr w:type="spellStart"/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Dharmacon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p1"/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his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3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met15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44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yta12::KanMX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RS315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Sikorski&lt;/Author&gt;&lt;Year&gt;1989&lt;/Year&gt;&lt;RecNum&gt;714&lt;/RecNum&gt;&lt;DisplayText&gt;(Sikorski and Hieter, 1989)&lt;/DisplayText&gt;&lt;record&gt;&lt;rec-number&gt;714&lt;/rec-number&gt;&lt;foreign-keys&gt;&lt;key app="EN" db-id="aa0wdrpx70av06ed9zo5r2vo20tpdspvzptv" timestamp="1342632261"&gt;714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/titles&gt;&lt;periodical&gt;&lt;full-title&gt;Genetics&lt;/full-title&gt;&lt;/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urls&gt;&lt;related-urls&gt;&lt;url&gt;http://www.ncbi.nlm.nih.gov/entrez/query.fcgi?cmd=Retrieve&amp;amp;db=PubMed&amp;amp;dopt=Citation&amp;amp;list_uids=2659436&lt;/url&gt;&lt;/related-urls&gt;&lt;/urls&gt;&lt;custom2&gt;1203683&lt;/custom2&gt;&lt;language&gt;eng&lt;/language&gt;&lt;/record&gt;&lt;/Cite&gt;&lt;/EndNote&gt;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Sikorski and Hieter, 1989)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EN LEU2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RS316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Sikorski&lt;/Author&gt;&lt;Year&gt;1989&lt;/Year&gt;&lt;RecNum&gt;714&lt;/RecNum&gt;&lt;DisplayText&gt;(Sikorski and Hieter, 1989)&lt;/DisplayText&gt;&lt;record&gt;&lt;rec-number&gt;714&lt;/rec-number&gt;&lt;foreign-keys&gt;&lt;key app="EN" db-id="aa0wdrpx70av06ed9zo5r2vo20tpdspvzptv" timestamp="1342632261"&gt;714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/titles&gt;&lt;periodical&gt;&lt;full-title&gt;Genetics&lt;/full-title&gt;&lt;/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urls&gt;&lt;related-urls&gt;&lt;url&gt;http://www.ncbi.nlm.nih.gov/entrez/query.fcgi?cmd=Retrieve&amp;amp;db=PubMed&amp;amp;dopt=Citation&amp;amp;list_uids=2659436&lt;/url&gt;&lt;/related-urls&gt;&lt;/urls&gt;&lt;custom2&gt;1203683&lt;/custom2&gt;&lt;language&gt;eng&lt;/language&gt;&lt;/record&gt;&lt;/Cite&gt;&lt;/EndNote&gt;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Sikorski and Hieter, 1989)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EN URA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ADH1-Fzo1pH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Db2hlbjwvQXV0aG9yPjxZZWFyPjIwMDg8L1llYXI+PFJl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</w:fldData>
              </w:fldCha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Db2hlbjwvQXV0aG9yPjxZZWFyPjIwMDg8L1llYXI+PFJl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</w:fldData>
              </w:fldCha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Cohen et al., 2008)</w:t>
            </w: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EN URA3 pADH1-FZO1HA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15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EN LEU2 pSAM35-sam35-2HA</w:t>
            </w:r>
            <w:r w:rsidRPr="00DA6914">
              <w:rPr>
                <w:rFonts w:ascii="Arial" w:hAnsi="Arial" w:cs="Arial"/>
                <w:i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158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Metzger&lt;/Author&gt;&lt;Year&gt;2017&lt;/Year&gt;&lt;RecNum&gt;1313&lt;/RecNum&gt;&lt;DisplayText&gt;(Metzger et al., 2017)&lt;/DisplayText&gt;&lt;record&gt;&lt;rec-number&gt;1313&lt;/rec-number&gt;&lt;foreign-keys&gt;&lt;key app="EN" db-id="aa0wdrpx70av06ed9zo5r2vo20tpdspvzptv" timestamp="1510886696"&gt;1313&lt;/key&gt;&lt;/foreign-keys&gt;&lt;ref-type name="Journal Article"&gt;17&lt;/ref-type&gt;&lt;contributors&gt;&lt;authors&gt;&lt;author&gt;Metzger, M. B.&lt;/author&gt;&lt;author&gt;Scales, J. L.&lt;/author&gt;&lt;author&gt;Dunklebarger, M. F.&lt;/author&gt;&lt;author&gt;Weissman, A. M.&lt;/author&gt;&lt;/authors&gt;&lt;/contributors&gt;&lt;auth-address&gt;Laboratory of Protein Dynamics and Signaling, Center for Cancer Research, National Cancer Institute, National Institutes of Health, Frederick, Maryland 21702 metzgermb@mail.nih.gov weissmaa@mail.nih.gov.&amp;#xD;Laboratory of Protein Dynamics and Signaling, Center for Cancer Research, National Cancer Institute, National Institutes of Health, Frederick, Maryland 21702.&lt;/auth-address&gt;&lt;titles&gt;&lt;title&gt;The Ubiquitin Ligase (E3) Psh1p Is Required for Proper Segregation of both Centromeric and Two-Micron Plasmids in Saccharomyces cerevisiae&lt;/title&gt;&lt;secondary-title&gt;G3 (Bethesda)&lt;/secondary-title&gt;&lt;/titles&gt;&lt;periodical&gt;&lt;full-title&gt;G3 (Bethesda)&lt;/full-title&gt;&lt;/periodical&gt;&lt;pages&gt;3731-3743&lt;/pages&gt;&lt;volume&gt;7&lt;/volume&gt;&lt;number&gt;11&lt;/number&gt;&lt;keywords&gt;&lt;keyword&gt;2 mum plasmid&lt;/keyword&gt;&lt;keyword&gt;CEN plasmid&lt;/keyword&gt;&lt;keyword&gt;Cse4p&lt;/keyword&gt;&lt;keyword&gt;plasmid missegregation&lt;/keyword&gt;&lt;keyword&gt;ubiquitination&lt;/keyword&gt;&lt;/keywords&gt;&lt;dates&gt;&lt;year&gt;2017&lt;/year&gt;&lt;pub-dates&gt;&lt;date&gt;Nov 06&lt;/date&gt;&lt;/pub-dates&gt;&lt;/dates&gt;&lt;isbn&gt;2160-1836 (Electronic)&amp;#xD;2160-1836 (Linking)&lt;/isbn&gt;&lt;accession-num&gt;28928274&lt;/accession-num&gt;&lt;urls&gt;&lt;related-urls&gt;&lt;url&gt;https://www.ncbi.nlm.nih.gov/pubmed/28928274&lt;/url&gt;&lt;/related-urls&gt;&lt;/urls&gt;&lt;custom2&gt;PMC5677152&lt;/custom2&gt;&lt;electronic-resource-num&gt;10.1534/g3.117.300227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17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EN LEU2 pSAM35-SAM35HA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15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Metzger&lt;/Author&gt;&lt;Year&gt;2017&lt;/Year&gt;&lt;RecNum&gt;1313&lt;/RecNum&gt;&lt;DisplayText&gt;(Metzger et al., 2017)&lt;/DisplayText&gt;&lt;record&gt;&lt;rec-number&gt;1313&lt;/rec-number&gt;&lt;foreign-keys&gt;&lt;key app="EN" db-id="aa0wdrpx70av06ed9zo5r2vo20tpdspvzptv" timestamp="1510886696"&gt;1313&lt;/key&gt;&lt;/foreign-keys&gt;&lt;ref-type name="Journal Article"&gt;17&lt;/ref-type&gt;&lt;contributors&gt;&lt;authors&gt;&lt;author&gt;Metzger, M. B.&lt;/author&gt;&lt;author&gt;Scales, J. L.&lt;/author&gt;&lt;author&gt;Dunklebarger, M. F.&lt;/author&gt;&lt;author&gt;Weissman, A. M.&lt;/author&gt;&lt;/authors&gt;&lt;/contributors&gt;&lt;auth-address&gt;Laboratory of Protein Dynamics and Signaling, Center for Cancer Research, National Cancer Institute, National Institutes of Health, Frederick, Maryland 21702 metzgermb@mail.nih.gov weissmaa@mail.nih.gov.&amp;#xD;Laboratory of Protein Dynamics and Signaling, Center for Cancer Research, National Cancer Institute, National Institutes of Health, Frederick, Maryland 21702.&lt;/auth-address&gt;&lt;titles&gt;&lt;title&gt;The Ubiquitin Ligase (E3) Psh1p Is Required for Proper Segregation of both Centromeric and Two-Micron Plasmids in Saccharomyces cerevisiae&lt;/title&gt;&lt;secondary-title&gt;G3 (Bethesda)&lt;/secondary-title&gt;&lt;/titles&gt;&lt;periodical&gt;&lt;full-title&gt;G3 (Bethesda)&lt;/full-title&gt;&lt;/periodical&gt;&lt;pages&gt;3731-3743&lt;/pages&gt;&lt;volume&gt;7&lt;/volume&gt;&lt;number&gt;11&lt;/number&gt;&lt;keywords&gt;&lt;keyword&gt;2 mum plasmid&lt;/keyword&gt;&lt;keyword&gt;CEN plasmid&lt;/keyword&gt;&lt;keyword&gt;Cse4p&lt;/keyword&gt;&lt;keyword&gt;plasmid missegregation&lt;/keyword&gt;&lt;keyword&gt;ubiquitination&lt;/keyword&gt;&lt;/keywords&gt;&lt;dates&gt;&lt;year&gt;2017&lt;/year&gt;&lt;pub-dates&gt;&lt;date&gt;Nov 06&lt;/date&gt;&lt;/pub-dates&gt;&lt;/dates&gt;&lt;isbn&gt;2160-1836 (Electronic)&amp;#xD;2160-1836 (Linking)&lt;/isbn&gt;&lt;accession-num&gt;28928274&lt;/accession-num&gt;&lt;urls&gt;&lt;related-urls&gt;&lt;url&gt;https://www.ncbi.nlm.nih.gov/pubmed/28928274&lt;/url&gt;&lt;/related-urls&gt;&lt;/urls&gt;&lt;custom2&gt;PMC5677152&lt;/custom2&gt;&lt;electronic-resource-num&gt;10.1534/g3.117.300227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17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  <w:vertAlign w:val="superscript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EN LEU2 pSEN2-SEN2HA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160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EN LEU2 pSEN2-sen2-1HA</w:t>
            </w:r>
            <w:r w:rsidRPr="00DA6914">
              <w:rPr>
                <w:rFonts w:ascii="Arial" w:hAnsi="Arial" w:cs="Arial"/>
                <w:i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190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Metzger&lt;/Author&gt;&lt;Year&gt;2017&lt;/Year&gt;&lt;RecNum&gt;1313&lt;/RecNum&gt;&lt;DisplayText&gt;(Metzger et al., 2017)&lt;/DisplayText&gt;&lt;record&gt;&lt;rec-number&gt;1313&lt;/rec-number&gt;&lt;foreign-keys&gt;&lt;key app="EN" db-id="aa0wdrpx70av06ed9zo5r2vo20tpdspvzptv" timestamp="1510886696"&gt;1313&lt;/key&gt;&lt;/foreign-keys&gt;&lt;ref-type name="Journal Article"&gt;17&lt;/ref-type&gt;&lt;contributors&gt;&lt;authors&gt;&lt;author&gt;Metzger, M. B.&lt;/author&gt;&lt;author&gt;Scales, J. L.&lt;/author&gt;&lt;author&gt;Dunklebarger, M. F.&lt;/author&gt;&lt;author&gt;Weissman, A. M.&lt;/author&gt;&lt;/authors&gt;&lt;/contributors&gt;&lt;auth-address&gt;Laboratory of Protein Dynamics and Signaling, Center for Cancer Research, National Cancer Institute, National Institutes of Health, Frederick, Maryland 21702 metzgermb@mail.nih.gov weissmaa@mail.nih.gov.&amp;#xD;Laboratory of Protein Dynamics and Signaling, Center for Cancer Research, National Cancer Institute, National Institutes of Health, Frederick, Maryland 21702.&lt;/auth-address&gt;&lt;titles&gt;&lt;title&gt;The Ubiquitin Ligase (E3) Psh1p Is Required for Proper Segregation of both Centromeric and Two-Micron Plasmids in Saccharomyces cerevisiae&lt;/title&gt;&lt;secondary-title&gt;G3 (Bethesda)&lt;/secondary-title&gt;&lt;/titles&gt;&lt;periodical&gt;&lt;full-title&gt;G3 (Bethesda)&lt;/full-title&gt;&lt;/periodical&gt;&lt;pages&gt;3731-3743&lt;/pages&gt;&lt;volume&gt;7&lt;/volume&gt;&lt;number&gt;11&lt;/number&gt;&lt;keywords&gt;&lt;keyword&gt;2 mum plasmid&lt;/keyword&gt;&lt;keyword&gt;CEN plasmid&lt;/keyword&gt;&lt;keyword&gt;Cse4p&lt;/keyword&gt;&lt;keyword&gt;plasmid missegregation&lt;/keyword&gt;&lt;keyword&gt;ubiquitination&lt;/keyword&gt;&lt;/keywords&gt;&lt;dates&gt;&lt;year&gt;2017&lt;/year&gt;&lt;pub-dates&gt;&lt;date&gt;Nov 06&lt;/date&gt;&lt;/pub-dates&gt;&lt;/dates&gt;&lt;isbn&gt;2160-1836 (Electronic)&amp;#xD;2160-1836 (Linking)&lt;/isbn&gt;&lt;accession-num&gt;28928274&lt;/accession-num&gt;&lt;urls&gt;&lt;related-urls&gt;&lt;url&gt;https://www.ncbi.nlm.nih.gov/pubmed/28928274&lt;/url&gt;&lt;/related-urls&gt;&lt;/urls&gt;&lt;custom2&gt;PMC5677152&lt;/custom2&gt;&lt;electronic-resource-num&gt;10.1534/g3.117.300227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17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EN LEU2 pFZO1-FZO1HA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23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EN URA3 pSAM35-sam35-2HA</w:t>
            </w:r>
            <w:r w:rsidRPr="00DA6914">
              <w:rPr>
                <w:rFonts w:ascii="Arial" w:hAnsi="Arial" w:cs="Arial"/>
                <w:i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23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EN URA3 pSEN2-sen2-1HA</w:t>
            </w:r>
            <w:r w:rsidRPr="00DA6914">
              <w:rPr>
                <w:rFonts w:ascii="Arial" w:hAnsi="Arial" w:cs="Arial"/>
                <w:i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24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CEN LEU2 pUBX2-UBX2-FLAG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M25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6D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URA2 pDoa1-DOA1-FLAG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D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EN LEU2 pSAM35-sam35-2GFP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D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CEN LEU2 pSEN2-sen2-1GFP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MD1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&lt;EndNote&gt;&lt;Cite&gt;&lt;Author&gt;Metzger&lt;/Author&gt;&lt;Year&gt;2017&lt;/Year&gt;&lt;RecNum&gt;1313&lt;/RecNum&gt;&lt;DisplayText&gt;(Metzger et al., 2017)&lt;/DisplayText&gt;&lt;record&gt;&lt;rec-number&gt;1313&lt;/rec-number&gt;&lt;foreign-keys&gt;&lt;key app="EN" db-id="aa0wdrpx70av06ed9zo5r2vo20tpdspvzptv" timestamp="1510886696"&gt;1313&lt;/key&gt;&lt;/foreign-keys&gt;&lt;ref-type name="Journal Article"&gt;17&lt;/ref-type&gt;&lt;contributors&gt;&lt;authors&gt;&lt;author&gt;Metzger, M. B.&lt;/author&gt;&lt;author&gt;Scales, J. L.&lt;/author&gt;&lt;author&gt;Dunklebarger, M. F.&lt;/author&gt;&lt;author&gt;Weissman, A. M.&lt;/author&gt;&lt;/authors&gt;&lt;/contributors&gt;&lt;auth-address&gt;Laboratory of Protein Dynamics and Signaling, Center for Cancer Research, National Cancer Institute, National Institutes of Health, Frederick, Maryland 21702 metzgermb@mail.nih.gov weissmaa@mail.nih.gov.&amp;#xD;Laboratory of Protein Dynamics and Signaling, Center for Cancer Research, National Cancer Institute, National Institutes of Health, Frederick, Maryland 21702.&lt;/auth-address&gt;&lt;titles&gt;&lt;title&gt;The Ubiquitin Ligase (E3) Psh1p Is Required for Proper Segregation of both Centromeric and Two-Micron Plasmids in Saccharomyces cerevisiae&lt;/title&gt;&lt;secondary-title&gt;G3 (Bethesda)&lt;/secondary-title&gt;&lt;/titles&gt;&lt;periodical&gt;&lt;full-title&gt;G3 (Bethesda)&lt;/full-title&gt;&lt;/periodical&gt;&lt;pages&gt;3731-3743&lt;/pages&gt;&lt;volume&gt;7&lt;/volume&gt;&lt;number&gt;11&lt;/number&gt;&lt;keywords&gt;&lt;keyword&gt;2 mum plasmid&lt;/keyword&gt;&lt;keyword&gt;CEN plasmid&lt;/keyword&gt;&lt;keyword&gt;Cse4p&lt;/keyword&gt;&lt;keyword&gt;plasmid missegregation&lt;/keyword&gt;&lt;keyword&gt;ubiquitination&lt;/keyword&gt;&lt;/keywords&gt;&lt;dates&gt;&lt;year&gt;2017&lt;/year&gt;&lt;pub-dates&gt;&lt;date&gt;Nov 06&lt;/date&gt;&lt;/pub-dates&gt;&lt;/dates&gt;&lt;isbn&gt;2160-1836 (Electronic)&amp;#xD;2160-1836 (Linking)&lt;/isbn&gt;&lt;accession-num&gt;28928274&lt;/accession-num&gt;&lt;urls&gt;&lt;related-urls&gt;&lt;url&gt;https://www.ncbi.nlm.nih.gov/pubmed/28928274&lt;/url&gt;&lt;/related-urls&gt;&lt;/urls&gt;&lt;custom2&gt;PMC5677152&lt;/custom2&gt;&lt;electronic-resource-num&gt;10.1534/g3.117.300227&lt;/electronic-resource-num&gt;&lt;/record&gt;&lt;/Cite&gt;&lt;/EndNote&gt;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17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  <w:vertAlign w:val="superscript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 xml:space="preserve">CEN URA3 </w:t>
            </w:r>
            <w:proofErr w:type="spellStart"/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pTPI-mtERFP</w:t>
            </w:r>
            <w:proofErr w:type="spellEnd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SM195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NZXR6Z2VyPC9BdXRob3I+PFllYXI+MjAwODwvWWVhcj48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NZXR6Z2VyPC9BdXRob3I+PFllYXI+MjAwODwvWWVhcj48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</w:fldData>
              </w:fldCha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separate"/>
            </w:r>
            <w:r w:rsidRPr="00DA6914">
              <w:rPr>
                <w:rFonts w:ascii="Arial" w:hAnsi="Arial" w:cs="Arial"/>
                <w:i/>
                <w:noProof/>
                <w:color w:val="000000" w:themeColor="text1"/>
                <w:sz w:val="22"/>
                <w:szCs w:val="22"/>
              </w:rPr>
              <w:t>(Metzger et al., 2008)</w:t>
            </w:r>
            <w:r w:rsidRPr="00DA691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6D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LEU2 SEC63-RFP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221F7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pSM3666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Susan Michaelis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rPr>
                <w:rFonts w:ascii="Arial" w:hAnsi="Arial" w:cs="Arial"/>
                <w:i/>
                <w:color w:val="000000" w:themeColor="text1"/>
                <w:sz w:val="22"/>
                <w:szCs w:val="22"/>
                <w:vertAlign w:val="superscript"/>
              </w:rPr>
            </w:pPr>
            <w:r w:rsidRPr="00DA6914">
              <w:rPr>
                <w:rFonts w:ascii="Arial" w:hAnsi="Arial" w:cs="Arial"/>
                <w:i/>
                <w:sz w:val="22"/>
                <w:szCs w:val="22"/>
              </w:rPr>
              <w:t>2</w:t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sym w:font="Symbol" w:char="F06D"/>
            </w:r>
            <w:r w:rsidRPr="00DA6914">
              <w:rPr>
                <w:rFonts w:ascii="Arial" w:hAnsi="Arial" w:cs="Arial"/>
                <w:i/>
                <w:sz w:val="22"/>
                <w:szCs w:val="22"/>
              </w:rPr>
              <w:t xml:space="preserve"> HIS3 pCUP1-mycUbiquitin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E47C6B" w:rsidRPr="00DA6914" w:rsidRDefault="00E47C6B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5434C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sz w:val="22"/>
                <w:szCs w:val="22"/>
              </w:rPr>
              <w:t>anti-Sam35 (rabbit poly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noProof/>
                <w:sz w:val="22"/>
                <w:szCs w:val="22"/>
              </w:rPr>
              <w:t>Chan and Lithgow, 2008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0723D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  <w:r w:rsidRPr="00D0723D">
              <w:rPr>
                <w:rFonts w:ascii="Arial" w:hAnsi="Arial" w:cs="Arial"/>
                <w:iCs/>
                <w:sz w:val="22"/>
                <w:szCs w:val="22"/>
              </w:rPr>
              <w:t>WB:1</w:t>
            </w:r>
            <w:r w:rsidR="00D0723D" w:rsidRPr="00D0723D">
              <w:rPr>
                <w:rFonts w:ascii="Arial" w:hAnsi="Arial" w:cs="Arial"/>
                <w:iCs/>
                <w:sz w:val="22"/>
                <w:szCs w:val="22"/>
              </w:rPr>
              <w:t>:1000</w:t>
            </w:r>
          </w:p>
        </w:tc>
      </w:tr>
      <w:tr w:rsidR="005434C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anti-Sis1 (rabbit poly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noProof/>
                <w:sz w:val="22"/>
                <w:szCs w:val="22"/>
              </w:rPr>
              <w:t>Yan and Craig, 199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0723D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  <w:r w:rsidRPr="00D0723D">
              <w:rPr>
                <w:rFonts w:ascii="Arial" w:hAnsi="Arial" w:cs="Arial"/>
                <w:iCs/>
                <w:sz w:val="22"/>
                <w:szCs w:val="22"/>
              </w:rPr>
              <w:t>WB:</w:t>
            </w:r>
            <w:r w:rsidR="00D0723D" w:rsidRPr="00D0723D">
              <w:rPr>
                <w:rFonts w:ascii="Arial" w:hAnsi="Arial" w:cs="Arial"/>
                <w:iCs/>
                <w:sz w:val="22"/>
                <w:szCs w:val="22"/>
              </w:rPr>
              <w:t>1:</w:t>
            </w:r>
            <w:r w:rsidRPr="00D0723D">
              <w:rPr>
                <w:rFonts w:ascii="Arial" w:hAnsi="Arial" w:cs="Arial"/>
                <w:iCs/>
                <w:sz w:val="22"/>
                <w:szCs w:val="22"/>
              </w:rPr>
              <w:t>1000</w:t>
            </w:r>
          </w:p>
        </w:tc>
      </w:tr>
      <w:tr w:rsidR="005434C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anti-Cue1 (rabbit poly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noProof/>
                <w:sz w:val="22"/>
                <w:szCs w:val="22"/>
              </w:rPr>
              <w:t>Kostova et al., 200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5434C3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0723D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  <w:r w:rsidRPr="00D0723D">
              <w:rPr>
                <w:rFonts w:ascii="Arial" w:hAnsi="Arial" w:cs="Arial"/>
                <w:iCs/>
                <w:sz w:val="22"/>
                <w:szCs w:val="22"/>
              </w:rPr>
              <w:t xml:space="preserve">WB: </w:t>
            </w:r>
            <w:r w:rsidR="00D0723D" w:rsidRPr="00D0723D">
              <w:rPr>
                <w:rFonts w:ascii="Arial" w:hAnsi="Arial" w:cs="Arial"/>
                <w:iCs/>
                <w:sz w:val="22"/>
                <w:szCs w:val="22"/>
              </w:rPr>
              <w:t>1:1000</w:t>
            </w:r>
          </w:p>
        </w:tc>
      </w:tr>
      <w:tr w:rsidR="005434C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anti-ubiquitin (rabbit poly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noProof/>
                <w:sz w:val="22"/>
                <w:szCs w:val="22"/>
              </w:rPr>
              <w:t>Kostova et al., 200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5434C3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  <w:bookmarkStart w:id="0" w:name="_GoBack"/>
            <w:bookmarkEnd w:id="0"/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0723D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  <w:r w:rsidRPr="00D0723D">
              <w:rPr>
                <w:rFonts w:ascii="Arial" w:hAnsi="Arial" w:cs="Arial"/>
                <w:iCs/>
                <w:sz w:val="22"/>
                <w:szCs w:val="22"/>
              </w:rPr>
              <w:t xml:space="preserve">WB: </w:t>
            </w:r>
            <w:r w:rsidR="00D0723D">
              <w:rPr>
                <w:rFonts w:ascii="Arial" w:hAnsi="Arial" w:cs="Arial"/>
                <w:iCs/>
                <w:sz w:val="22"/>
                <w:szCs w:val="22"/>
              </w:rPr>
              <w:t>0.25ug/ml</w:t>
            </w:r>
          </w:p>
        </w:tc>
      </w:tr>
      <w:tr w:rsidR="005434C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anti-MTCO1 (mouse mono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Abcam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B3561" w:rsidRPr="00DB3561" w:rsidRDefault="00DB3561" w:rsidP="00DB3561">
            <w:pPr>
              <w:rPr>
                <w:rFonts w:eastAsia="Times New Roman"/>
                <w:lang w:val="en-US"/>
              </w:rPr>
            </w:pPr>
            <w:r w:rsidRPr="00DB3561">
              <w:t>(Abcam Cat# ab110270, RRID:AB_10863346)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0723D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  <w:r w:rsidRPr="00D0723D">
              <w:rPr>
                <w:rFonts w:ascii="Arial" w:hAnsi="Arial" w:cs="Arial"/>
                <w:iCs/>
                <w:sz w:val="22"/>
                <w:szCs w:val="22"/>
              </w:rPr>
              <w:t xml:space="preserve">WB: </w:t>
            </w:r>
            <w:r w:rsidR="00966D88">
              <w:rPr>
                <w:rFonts w:ascii="Arial" w:hAnsi="Arial" w:cs="Arial"/>
                <w:iCs/>
                <w:sz w:val="22"/>
                <w:szCs w:val="22"/>
              </w:rPr>
              <w:t>3ug/ml</w:t>
            </w:r>
          </w:p>
        </w:tc>
      </w:tr>
      <w:tr w:rsidR="005434C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sz w:val="22"/>
                <w:szCs w:val="22"/>
              </w:rPr>
              <w:t>anti-Prc1 (rabbit poly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000000" w:themeColor="text1"/>
                <w:sz w:val="22"/>
                <w:szCs w:val="22"/>
              </w:rPr>
              <w:t>Abcam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B3561" w:rsidRDefault="00DB3561" w:rsidP="00DB3561">
            <w:pPr>
              <w:rPr>
                <w:rFonts w:eastAsia="Times New Roman"/>
                <w:lang w:val="en-US"/>
              </w:rPr>
            </w:pPr>
            <w:r w:rsidRPr="00DB3561">
              <w:t>(Abcam Cat# ab34636, RRID:AB_725928)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0723D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Cs/>
                <w:color w:val="212121"/>
                <w:sz w:val="22"/>
                <w:szCs w:val="22"/>
              </w:rPr>
            </w:pPr>
            <w:r w:rsidRPr="00D0723D">
              <w:rPr>
                <w:rFonts w:ascii="Arial" w:hAnsi="Arial" w:cs="Arial"/>
                <w:iCs/>
                <w:color w:val="212121"/>
                <w:sz w:val="22"/>
                <w:szCs w:val="22"/>
              </w:rPr>
              <w:t>WB</w:t>
            </w:r>
            <w:r w:rsidR="00966D88">
              <w:rPr>
                <w:rFonts w:ascii="Arial" w:hAnsi="Arial" w:cs="Arial"/>
                <w:iCs/>
                <w:color w:val="212121"/>
                <w:sz w:val="22"/>
                <w:szCs w:val="22"/>
              </w:rPr>
              <w:t>: 1ug/ml</w:t>
            </w:r>
          </w:p>
        </w:tc>
      </w:tr>
      <w:tr w:rsidR="005434C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sz w:val="22"/>
                <w:szCs w:val="22"/>
              </w:rPr>
              <w:t>anti-GFP (mouse mono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sz w:val="22"/>
                <w:szCs w:val="22"/>
              </w:rPr>
              <w:t>Santa Cruz Biotechnolog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B3561" w:rsidRDefault="00DB3561" w:rsidP="00DB3561">
            <w:pPr>
              <w:rPr>
                <w:rFonts w:eastAsia="Times New Roman"/>
                <w:lang w:val="en-US"/>
              </w:rPr>
            </w:pPr>
            <w:r w:rsidRPr="00DB3561">
              <w:t>(Santa Cruz Biotechnology Cat# sc-9996, RRID:AB_627695)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0723D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  <w:r w:rsidRPr="00D0723D">
              <w:rPr>
                <w:rFonts w:ascii="Arial" w:hAnsi="Arial" w:cs="Arial"/>
                <w:iCs/>
                <w:sz w:val="22"/>
                <w:szCs w:val="22"/>
              </w:rPr>
              <w:t xml:space="preserve">WB: </w:t>
            </w:r>
            <w:r w:rsidR="00966D88">
              <w:rPr>
                <w:rFonts w:ascii="Arial" w:hAnsi="Arial" w:cs="Arial"/>
                <w:iCs/>
                <w:sz w:val="22"/>
                <w:szCs w:val="22"/>
              </w:rPr>
              <w:t>1:400</w:t>
            </w:r>
          </w:p>
        </w:tc>
      </w:tr>
      <w:tr w:rsidR="005434C3" w:rsidRPr="00DA6914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DA6914">
              <w:rPr>
                <w:rFonts w:ascii="Arial" w:hAnsi="Arial" w:cs="Arial"/>
                <w:color w:val="212121"/>
                <w:sz w:val="22"/>
                <w:szCs w:val="22"/>
              </w:rPr>
              <w:lastRenderedPageBreak/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A6914">
              <w:rPr>
                <w:rFonts w:ascii="Arial" w:hAnsi="Arial" w:cs="Arial"/>
                <w:sz w:val="22"/>
                <w:szCs w:val="22"/>
              </w:rPr>
              <w:t>anti-phosphoglycerate kinase 1 (mouse mono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A6914" w:rsidRDefault="00DB3561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hermo Fisher Scientific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B3561" w:rsidRDefault="00DB3561" w:rsidP="00DB3561">
            <w:pPr>
              <w:rPr>
                <w:rFonts w:eastAsia="Times New Roman"/>
                <w:lang w:val="en-US"/>
              </w:rPr>
            </w:pPr>
            <w:r>
              <w:t>(</w:t>
            </w:r>
            <w:r w:rsidRPr="00DB3561">
              <w:t>Thermo Fisher Scientific Cat# 459250, RRID:AB_2532235)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0723D" w:rsidRDefault="003B7050" w:rsidP="00354BC1">
            <w:pPr>
              <w:rPr>
                <w:rFonts w:ascii="Arial" w:hAnsi="Arial" w:cs="Arial"/>
                <w:iCs/>
                <w:sz w:val="22"/>
                <w:szCs w:val="22"/>
              </w:rPr>
            </w:pPr>
            <w:r w:rsidRPr="00D0723D">
              <w:rPr>
                <w:rFonts w:ascii="Arial" w:hAnsi="Arial" w:cs="Arial"/>
                <w:iCs/>
                <w:sz w:val="22"/>
                <w:szCs w:val="22"/>
              </w:rPr>
              <w:t xml:space="preserve">WB: </w:t>
            </w:r>
            <w:r w:rsidR="00966D88">
              <w:rPr>
                <w:rFonts w:ascii="Arial" w:hAnsi="Arial" w:cs="Arial"/>
                <w:iCs/>
                <w:sz w:val="22"/>
                <w:szCs w:val="22"/>
              </w:rPr>
              <w:t>0.1ug/ml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eroxidase-conjugated anti-HA (rat mono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Roche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3F10</w:t>
            </w:r>
          </w:p>
          <w:p w:rsidR="003B7050" w:rsidRPr="00DB3561" w:rsidRDefault="00DB3561" w:rsidP="00DB3561">
            <w:pPr>
              <w:rPr>
                <w:rFonts w:eastAsia="Times New Roman"/>
                <w:lang w:val="en-US"/>
              </w:rPr>
            </w:pPr>
            <w:r w:rsidRPr="00DB3561">
              <w:t>(Roche Cat# 12013819001, RRID:AB_390917)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 xml:space="preserve">WB: </w:t>
            </w:r>
            <w:r w:rsidR="00966D88">
              <w:rPr>
                <w:rFonts w:ascii="Arial" w:hAnsi="Arial" w:cs="Arial"/>
                <w:sz w:val="22"/>
                <w:szCs w:val="22"/>
              </w:rPr>
              <w:t>1:1000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nti-FLAG (mouse mono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M2</w:t>
            </w:r>
          </w:p>
          <w:p w:rsidR="003B7050" w:rsidRPr="00DB3561" w:rsidRDefault="00DB3561" w:rsidP="00DB3561">
            <w:pPr>
              <w:rPr>
                <w:rFonts w:eastAsia="Times New Roman"/>
                <w:lang w:val="en-US"/>
              </w:rPr>
            </w:pPr>
            <w:r w:rsidRPr="00DB3561">
              <w:t>(Sigma-Aldrich Cat# F1804, RRID:AB_262044)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 xml:space="preserve">WB: </w:t>
            </w:r>
            <w:r w:rsidR="00966D88">
              <w:rPr>
                <w:rFonts w:ascii="Arial" w:hAnsi="Arial" w:cs="Arial"/>
                <w:sz w:val="22"/>
                <w:szCs w:val="22"/>
              </w:rPr>
              <w:t>1:1000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nti-FLAG (rabbit poly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Sigma-Aldrich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B3561" w:rsidRDefault="00DB3561" w:rsidP="00DB3561">
            <w:pPr>
              <w:rPr>
                <w:rFonts w:eastAsia="Times New Roman"/>
                <w:lang w:val="en-US"/>
              </w:rPr>
            </w:pPr>
            <w:r w:rsidRPr="00DB3561">
              <w:t>(Sigma-Aldrich Cat# F7425, RRID:AB_439687)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 xml:space="preserve">WB: </w:t>
            </w:r>
            <w:r w:rsidR="00966D88">
              <w:rPr>
                <w:rFonts w:ascii="Arial" w:hAnsi="Arial" w:cs="Arial"/>
                <w:sz w:val="22"/>
                <w:szCs w:val="22"/>
              </w:rPr>
              <w:t>1:500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212121"/>
                <w:sz w:val="22"/>
                <w:szCs w:val="22"/>
              </w:rPr>
              <w:t>antibody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nti-c-</w:t>
            </w:r>
            <w:proofErr w:type="spellStart"/>
            <w:r w:rsidRPr="00966D88">
              <w:rPr>
                <w:rFonts w:ascii="Arial" w:hAnsi="Arial" w:cs="Arial"/>
                <w:sz w:val="22"/>
                <w:szCs w:val="22"/>
              </w:rPr>
              <w:t>myc</w:t>
            </w:r>
            <w:proofErr w:type="spellEnd"/>
            <w:r w:rsidRPr="00966D88">
              <w:rPr>
                <w:rFonts w:ascii="Arial" w:hAnsi="Arial" w:cs="Arial"/>
                <w:sz w:val="22"/>
                <w:szCs w:val="22"/>
              </w:rPr>
              <w:t xml:space="preserve"> (rabbit polyclonal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bcam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DB3561" w:rsidRDefault="00DB3561" w:rsidP="00DB3561">
            <w:pPr>
              <w:rPr>
                <w:rFonts w:eastAsia="Times New Roman"/>
                <w:lang w:val="en-US"/>
              </w:rPr>
            </w:pPr>
            <w:r w:rsidRPr="00DB3561">
              <w:t>Abcam Cat# ab9106, RRID:AB_307014)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3B7050" w:rsidRPr="00966D88" w:rsidRDefault="003B7050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 xml:space="preserve">WB: </w:t>
            </w:r>
            <w:r w:rsidR="00966D88">
              <w:rPr>
                <w:rFonts w:ascii="Arial" w:hAnsi="Arial" w:cs="Arial"/>
                <w:sz w:val="22"/>
                <w:szCs w:val="22"/>
              </w:rPr>
              <w:t>1:2000</w:t>
            </w:r>
          </w:p>
        </w:tc>
      </w:tr>
      <w:tr w:rsidR="00BE710A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E710A" w:rsidRPr="00966D88" w:rsidRDefault="00BE710A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E710A" w:rsidRPr="00966D88" w:rsidRDefault="00BE710A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8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E710A" w:rsidRPr="00966D88" w:rsidRDefault="00BE710A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E710A" w:rsidRPr="00966D88" w:rsidRDefault="00BE710A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C32529" w:rsidRPr="00966D88" w:rsidRDefault="00BE710A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GGTCCAGTTTGCACAAGACA</w:t>
            </w:r>
          </w:p>
          <w:p w:rsidR="00C32529" w:rsidRPr="00966D88" w:rsidRDefault="00BE710A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CCCTGAAGAACTTCGTTCAGC</w:t>
            </w:r>
          </w:p>
          <w:p w:rsidR="00BE710A" w:rsidRPr="00966D88" w:rsidRDefault="00BE710A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GGATCCCCGGGTTAATTAA</w:t>
            </w:r>
          </w:p>
        </w:tc>
      </w:tr>
      <w:tr w:rsidR="00BE710A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E710A" w:rsidRPr="00966D88" w:rsidRDefault="00BE710A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E710A" w:rsidRPr="00966D88" w:rsidRDefault="00BE710A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85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E710A" w:rsidRPr="00966D88" w:rsidRDefault="00BE710A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BE710A" w:rsidRPr="00966D88" w:rsidRDefault="00BE710A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pStyle w:val="p1"/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ACTTCATCTATATCGTT</w:t>
            </w:r>
          </w:p>
          <w:p w:rsidR="00274546" w:rsidRPr="00966D88" w:rsidRDefault="00274546" w:rsidP="00354BC1">
            <w:pPr>
              <w:pStyle w:val="p1"/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TACATACTACAGCTTGAA</w:t>
            </w:r>
          </w:p>
          <w:p w:rsidR="00274546" w:rsidRPr="00966D88" w:rsidRDefault="00274546" w:rsidP="00354BC1">
            <w:pPr>
              <w:pStyle w:val="p1"/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AGTGAGAATTCGAGCTC</w:t>
            </w:r>
          </w:p>
          <w:p w:rsidR="00BE710A" w:rsidRPr="00966D88" w:rsidRDefault="00274546" w:rsidP="00354BC1">
            <w:pPr>
              <w:pStyle w:val="p1"/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GTTTAAAC</w:t>
            </w:r>
          </w:p>
        </w:tc>
      </w:tr>
      <w:tr w:rsidR="00274546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236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C32529" w:rsidP="00354BC1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GGGTAAGTGTAGAAAAGTG</w:t>
            </w:r>
          </w:p>
        </w:tc>
      </w:tr>
      <w:tr w:rsidR="00274546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23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C32529" w:rsidP="00354BC1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GCCCATGATACTTGGCTAAGG</w:t>
            </w:r>
          </w:p>
        </w:tc>
      </w:tr>
      <w:tr w:rsidR="00274546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C32529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softHyphen/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JS18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274546" w:rsidRPr="00966D88" w:rsidRDefault="00274546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C32529" w:rsidRPr="00966D88" w:rsidRDefault="00C32529" w:rsidP="00354BC1">
            <w:pPr>
              <w:rPr>
                <w:rStyle w:val="HTMLTypewriter"/>
                <w:rFonts w:ascii="Arial" w:hAnsi="Arial" w:cs="Arial"/>
                <w:sz w:val="22"/>
                <w:szCs w:val="22"/>
              </w:rPr>
            </w:pPr>
            <w:r w:rsidRPr="00966D88">
              <w:rPr>
                <w:rStyle w:val="HTMLTypewriter"/>
                <w:rFonts w:ascii="Arial" w:hAnsi="Arial" w:cs="Arial"/>
                <w:sz w:val="22"/>
                <w:szCs w:val="22"/>
              </w:rPr>
              <w:t>ACTAAATCAACGCCGCCT</w:t>
            </w:r>
          </w:p>
          <w:p w:rsidR="00274546" w:rsidRPr="00966D88" w:rsidRDefault="00274546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softHyphen/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971102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JS</w:t>
            </w:r>
            <w:r w:rsidR="00D0723D" w:rsidRPr="00966D88">
              <w:rPr>
                <w:rFonts w:ascii="Arial" w:hAnsi="Arial" w:cs="Arial"/>
                <w:sz w:val="22"/>
                <w:szCs w:val="22"/>
              </w:rPr>
              <w:t>20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Style w:val="HTMLTypewriter"/>
                <w:rFonts w:ascii="Arial" w:hAnsi="Arial" w:cs="Arial"/>
                <w:sz w:val="22"/>
                <w:szCs w:val="22"/>
              </w:rPr>
              <w:t>ATCACGCACGAAGAGGTT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softHyphen/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25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p1"/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TCATGTGTGATAGTAAG</w:t>
            </w:r>
          </w:p>
          <w:p w:rsidR="005434C3" w:rsidRPr="00966D88" w:rsidRDefault="005434C3" w:rsidP="00354BC1">
            <w:pPr>
              <w:pStyle w:val="p1"/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GTGTAGAGCAGCAGAT</w:t>
            </w:r>
          </w:p>
          <w:p w:rsidR="005434C3" w:rsidRPr="00966D88" w:rsidRDefault="005434C3" w:rsidP="00354BC1">
            <w:pPr>
              <w:pStyle w:val="p1"/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TTGGAGTCGGATCCC</w:t>
            </w:r>
          </w:p>
          <w:p w:rsidR="005434C3" w:rsidRPr="00966D88" w:rsidRDefault="005434C3" w:rsidP="00354BC1">
            <w:pPr>
              <w:pStyle w:val="p1"/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 xml:space="preserve">CGGGTTAATTAA 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softHyphen/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258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p1"/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ATCTAGACATTATGTGTT</w:t>
            </w:r>
          </w:p>
          <w:p w:rsidR="005434C3" w:rsidRPr="00966D88" w:rsidRDefault="005434C3" w:rsidP="00354BC1">
            <w:pPr>
              <w:pStyle w:val="p1"/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TTATATGATTGCTGTAA</w:t>
            </w:r>
          </w:p>
          <w:p w:rsidR="005434C3" w:rsidRPr="00966D88" w:rsidRDefault="005434C3" w:rsidP="00354BC1">
            <w:pPr>
              <w:pStyle w:val="p1"/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AAGTAGAATTCGAGCTC</w:t>
            </w:r>
          </w:p>
          <w:p w:rsidR="005434C3" w:rsidRPr="00966D88" w:rsidRDefault="005434C3" w:rsidP="00354BC1">
            <w:pPr>
              <w:pStyle w:val="p1"/>
              <w:rPr>
                <w:rFonts w:ascii="Arial" w:eastAsia="Times New Roman" w:hAnsi="Arial" w:cs="Arial"/>
                <w:sz w:val="22"/>
                <w:szCs w:val="22"/>
              </w:rPr>
            </w:pPr>
            <w:r w:rsidRPr="00966D88">
              <w:rPr>
                <w:rFonts w:ascii="Arial" w:eastAsia="Times New Roman" w:hAnsi="Arial" w:cs="Arial"/>
                <w:sz w:val="22"/>
                <w:szCs w:val="22"/>
              </w:rPr>
              <w:t>GTTTAAAC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softHyphen/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128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GAGTCTCTCGAGAAGGGAA</w:t>
            </w:r>
          </w:p>
          <w:p w:rsidR="005434C3" w:rsidRPr="00966D88" w:rsidRDefault="005434C3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 xml:space="preserve">TGGGTCACTTGTT 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softHyphen/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12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CCAGTATCTAGACTATATTAC</w:t>
            </w:r>
          </w:p>
          <w:p w:rsidR="005434C3" w:rsidRPr="00966D88" w:rsidRDefault="005434C3" w:rsidP="00354BC1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966D88">
              <w:rPr>
                <w:rFonts w:ascii="Arial" w:eastAsia="Calibri" w:hAnsi="Arial" w:cs="Arial"/>
                <w:sz w:val="22"/>
                <w:szCs w:val="22"/>
              </w:rPr>
              <w:t>CCTGTTATCCC</w:t>
            </w:r>
          </w:p>
        </w:tc>
      </w:tr>
      <w:tr w:rsidR="005434C3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softHyphen/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</w:t>
            </w:r>
            <w:r w:rsidR="00971102" w:rsidRPr="00966D88">
              <w:rPr>
                <w:rFonts w:ascii="Arial" w:hAnsi="Arial" w:cs="Arial"/>
                <w:sz w:val="22"/>
                <w:szCs w:val="22"/>
              </w:rPr>
              <w:t>130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434C3" w:rsidRPr="00966D88" w:rsidRDefault="005434C3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GAGTCTCTCGAGAGACT</w:t>
            </w:r>
          </w:p>
          <w:p w:rsidR="005434C3" w:rsidRPr="00966D88" w:rsidRDefault="005434C3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AGTTGAACGAGTTT</w:t>
            </w:r>
          </w:p>
        </w:tc>
      </w:tr>
      <w:tr w:rsidR="00D0723D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softHyphen/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JS1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GAAGTGGCGCGCCTCACTGAT</w:t>
            </w:r>
          </w:p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GATTCGCGT</w:t>
            </w:r>
          </w:p>
        </w:tc>
      </w:tr>
      <w:tr w:rsidR="00D0723D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240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GATCCTTGATTATAAAGATG</w:t>
            </w:r>
          </w:p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CGATGACAAGGATTATAAA</w:t>
            </w:r>
          </w:p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GATGACGATGACAAGGATTA</w:t>
            </w:r>
          </w:p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AAAGATGACGATGACAAGT</w:t>
            </w:r>
          </w:p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AGG</w:t>
            </w:r>
          </w:p>
        </w:tc>
      </w:tr>
      <w:tr w:rsidR="00D0723D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24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CGCGCCTTACTTGTCATCGT</w:t>
            </w:r>
          </w:p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CATCTTTATAATCCTTGTCAT</w:t>
            </w:r>
          </w:p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CGTCATCTTTATAATCCTTGT</w:t>
            </w:r>
          </w:p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CATCGTCATCTTTATAATCAA</w:t>
            </w:r>
          </w:p>
          <w:p w:rsidR="00D0723D" w:rsidRPr="00966D88" w:rsidRDefault="00D0723D" w:rsidP="00354BC1">
            <w:pPr>
              <w:pStyle w:val="p1"/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G</w:t>
            </w:r>
          </w:p>
        </w:tc>
      </w:tr>
      <w:tr w:rsidR="00D0723D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26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AGCCTCGAGGCCAAGTGAAT</w:t>
            </w:r>
          </w:p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ACAGCATC</w:t>
            </w:r>
          </w:p>
        </w:tc>
      </w:tr>
      <w:tr w:rsidR="00D0723D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268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AGCGGCGCGCCTTACTTGT</w:t>
            </w:r>
          </w:p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CATCGTCATCTTTATAATCCT</w:t>
            </w:r>
          </w:p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GTCATCGTCATCTTTATAAT</w:t>
            </w:r>
          </w:p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CCTTGTCATCGTCATCTTTAT</w:t>
            </w:r>
          </w:p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ATCGGAGAGATCGTCGAAA</w:t>
            </w:r>
          </w:p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ATATC</w:t>
            </w:r>
          </w:p>
        </w:tc>
      </w:tr>
      <w:tr w:rsidR="00D0723D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66D88">
              <w:rPr>
                <w:rFonts w:ascii="Arial" w:hAnsi="Arial" w:cs="Arial"/>
                <w:color w:val="000000"/>
                <w:sz w:val="22"/>
                <w:szCs w:val="22"/>
              </w:rPr>
              <w:t>Sequence-based reagen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oMM19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This pape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PCR primers</w:t>
            </w: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  <w:r w:rsidRPr="00966D88">
              <w:rPr>
                <w:rFonts w:ascii="Arial" w:hAnsi="Arial" w:cs="Arial"/>
                <w:sz w:val="22"/>
                <w:szCs w:val="22"/>
              </w:rPr>
              <w:t>CCCATATAAATCAGCATC</w:t>
            </w:r>
          </w:p>
        </w:tc>
      </w:tr>
      <w:tr w:rsidR="00D0723D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D0723D" w:rsidRPr="00966D88" w:rsidTr="00354BC1">
        <w:trPr>
          <w:trHeight w:val="500"/>
        </w:trPr>
        <w:tc>
          <w:tcPr>
            <w:tcW w:w="207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0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D0723D" w:rsidRPr="00966D88" w:rsidRDefault="00D0723D" w:rsidP="00354BC1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:rsidR="00354BC1" w:rsidRDefault="00354BC1" w:rsidP="00274546">
      <w:pPr>
        <w:rPr>
          <w:rFonts w:ascii="Arial" w:hAnsi="Arial" w:cs="Arial"/>
          <w:sz w:val="22"/>
          <w:szCs w:val="22"/>
        </w:rPr>
      </w:pPr>
    </w:p>
    <w:p w:rsidR="00354BC1" w:rsidRDefault="00354BC1" w:rsidP="00274546">
      <w:pPr>
        <w:rPr>
          <w:rFonts w:ascii="Arial" w:hAnsi="Arial" w:cs="Arial"/>
          <w:sz w:val="22"/>
          <w:szCs w:val="22"/>
        </w:rPr>
      </w:pPr>
    </w:p>
    <w:p w:rsidR="00354BC1" w:rsidRDefault="00354BC1">
      <w:r>
        <w:br w:type="page"/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>
        <w:rPr>
          <w:szCs w:val="22"/>
        </w:rPr>
        <w:lastRenderedPageBreak/>
        <w:fldChar w:fldCharType="begin"/>
      </w:r>
      <w:r>
        <w:rPr>
          <w:szCs w:val="22"/>
        </w:rPr>
        <w:instrText xml:space="preserve"> ADDIN EN.REFLIST </w:instrText>
      </w:r>
      <w:r>
        <w:rPr>
          <w:szCs w:val="22"/>
        </w:rPr>
        <w:fldChar w:fldCharType="separate"/>
      </w:r>
      <w:r w:rsidRPr="00354BC1">
        <w:rPr>
          <w:noProof/>
        </w:rPr>
        <w:t xml:space="preserve">Becker, J., W. Walter, W. Yan, and E.A. Craig. 1996. Functional interaction of cytosolic hsp70 and a DnaJ-related protein, Ydj1p, in protein translocation in vivo. </w:t>
      </w:r>
      <w:r w:rsidRPr="00354BC1">
        <w:rPr>
          <w:i/>
          <w:noProof/>
        </w:rPr>
        <w:t>Mol Cell Biol</w:t>
      </w:r>
      <w:r w:rsidRPr="00354BC1">
        <w:rPr>
          <w:noProof/>
        </w:rPr>
        <w:t>. 16:4378-4386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Cohen, M.M., G.P. Leboucher, N. Livnat-Levanon, M.H. Glickman, and A.M. Weissman. 2008. Ubiquitin-proteasome-dependent degradation of a mitofusin, a critical regulator of mitochondrial fusion. </w:t>
      </w:r>
      <w:r w:rsidRPr="00354BC1">
        <w:rPr>
          <w:i/>
          <w:noProof/>
        </w:rPr>
        <w:t>Mol Biol Cell</w:t>
      </w:r>
      <w:r w:rsidRPr="00354BC1">
        <w:rPr>
          <w:noProof/>
        </w:rPr>
        <w:t>. 19:2457-2464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Davierwala, A.P., J. Haynes, Z. Li, R.L. Brost, M.D. Robinson, L. Yu, S. Mnaimneh, H. Ding, H. Zhu, Y. Chen, X. Cheng, G.W. Brown, C. Boone, B.J. Andrews, and T.R. Hughes. 2005. The synthetic genetic interaction spectrum of essential genes. </w:t>
      </w:r>
      <w:r w:rsidRPr="00354BC1">
        <w:rPr>
          <w:i/>
          <w:noProof/>
        </w:rPr>
        <w:t>Nat Genet</w:t>
      </w:r>
      <w:r w:rsidRPr="00354BC1">
        <w:rPr>
          <w:noProof/>
        </w:rPr>
        <w:t>. 37:1147-1152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Ghaboosi, N., and R.J. Deshaies. 2007. A conditional yeast E1 mutant blocks the ubiquitin-proteasome pathway and reveals a role for ubiquitin conjugates in targeting Rad23 to the proteasome. </w:t>
      </w:r>
      <w:r w:rsidRPr="00354BC1">
        <w:rPr>
          <w:i/>
          <w:noProof/>
        </w:rPr>
        <w:t>Mol Biol Cell</w:t>
      </w:r>
      <w:r w:rsidRPr="00354BC1">
        <w:rPr>
          <w:noProof/>
        </w:rPr>
        <w:t>. 18:1953-1963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Ghislain, M., A. Udvardy, and C. Mann. 1993. S. cerevisiae 26S protease mutants arrest cell division in G2/metaphase. </w:t>
      </w:r>
      <w:r w:rsidRPr="00354BC1">
        <w:rPr>
          <w:i/>
          <w:noProof/>
        </w:rPr>
        <w:t>Nature</w:t>
      </w:r>
      <w:r w:rsidRPr="00354BC1">
        <w:rPr>
          <w:noProof/>
        </w:rPr>
        <w:t>. 366:358-362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Heck, J.W., S.K. Cheung, and R.Y. Hampton. 2010. Cytoplasmic protein quality control degradation mediated by parallel actions of the E3 ubiquitin ligases Ubr1 and San1. </w:t>
      </w:r>
      <w:r w:rsidRPr="00354BC1">
        <w:rPr>
          <w:i/>
          <w:noProof/>
        </w:rPr>
        <w:t>Proc Natl Acad Sci U S A</w:t>
      </w:r>
      <w:r w:rsidRPr="00354BC1">
        <w:rPr>
          <w:noProof/>
        </w:rPr>
        <w:t>. 107:1106-1111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Heinemeyer, W., A. Simeon, H.H. Hirsch, H.H. Schiffer, U. Teichert, and D.H. Wolf. 1991. Lysosomal and non-lysosomal proteolysis in the eukaryotic cell: studies on yeast. </w:t>
      </w:r>
      <w:r w:rsidRPr="00354BC1">
        <w:rPr>
          <w:i/>
          <w:noProof/>
        </w:rPr>
        <w:t>Biochem Soc Trans</w:t>
      </w:r>
      <w:r w:rsidRPr="00354BC1">
        <w:rPr>
          <w:noProof/>
        </w:rPr>
        <w:t>. 19:724-725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Lahiri, S., J.T. Chao, S. Tavassoli, A.K. Wong, V. Choudhary, B.P. Young, C.J. Loewen, and W.A. Prinz. 2014. A conserved endoplasmic reticulum membrane protein complex (EMC) facilitates phospholipid transfer from the ER to mitochondria. </w:t>
      </w:r>
      <w:r w:rsidRPr="00354BC1">
        <w:rPr>
          <w:i/>
          <w:noProof/>
        </w:rPr>
        <w:t>PLoS Biol.</w:t>
      </w:r>
      <w:r w:rsidRPr="00354BC1">
        <w:rPr>
          <w:noProof/>
        </w:rPr>
        <w:t xml:space="preserve"> 12:e1001969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Metzger, M.B., M.J. Maurer, B.M. Dancy, and S. Michaelis. 2008. Degradation of a cytosolic protein requires endoplasmic reticulum-associated degradation machinery. </w:t>
      </w:r>
      <w:r w:rsidRPr="00354BC1">
        <w:rPr>
          <w:i/>
          <w:noProof/>
        </w:rPr>
        <w:t>J Biol Chem</w:t>
      </w:r>
      <w:r w:rsidRPr="00354BC1">
        <w:rPr>
          <w:noProof/>
        </w:rPr>
        <w:t>. 283:32302-32316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Metzger, M.B., and S. Michaelis. 2009. Analysis of quality control substrates in distinct cellular compartments reveals a unique role for Rpn4p in tolerating misfolded membrane proteins. </w:t>
      </w:r>
      <w:r w:rsidRPr="00354BC1">
        <w:rPr>
          <w:i/>
          <w:noProof/>
        </w:rPr>
        <w:t>Mol Biol Cell</w:t>
      </w:r>
      <w:r w:rsidRPr="00354BC1">
        <w:rPr>
          <w:noProof/>
        </w:rPr>
        <w:t>. 20:1006-1019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Metzger, M.B., J.L. Scales, M.F. Dunklebarger, and A.M. Weissman. 2017. The Ubiquitin Ligase (E3) Psh1p Is Required for Proper Segregation of both Centromeric and Two-Micron Plasmids in Saccharomyces cerevisiae. </w:t>
      </w:r>
      <w:r w:rsidRPr="00354BC1">
        <w:rPr>
          <w:i/>
          <w:noProof/>
        </w:rPr>
        <w:t>G3 (Bethesda)</w:t>
      </w:r>
      <w:r w:rsidRPr="00354BC1">
        <w:rPr>
          <w:noProof/>
        </w:rPr>
        <w:t>. 7:3731-3743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Nathan, D.F., and S. Lindquist. 1995. Mutational analysis of Hsp90 function: interactions with a steroid receptor and a protein kinase. </w:t>
      </w:r>
      <w:r w:rsidRPr="00354BC1">
        <w:rPr>
          <w:i/>
          <w:noProof/>
        </w:rPr>
        <w:t>Mol Cell Biol</w:t>
      </w:r>
      <w:r w:rsidRPr="00354BC1">
        <w:rPr>
          <w:noProof/>
        </w:rPr>
        <w:t>. 15:3917-3925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Sikorski, R.S., and P. Hieter. 1989. A system of shuttle vectors and yeast host strains designed for efficient manipulation of DNA in Saccharomyces cerevisiae. </w:t>
      </w:r>
      <w:r w:rsidRPr="00354BC1">
        <w:rPr>
          <w:i/>
          <w:noProof/>
        </w:rPr>
        <w:t>Genetics</w:t>
      </w:r>
      <w:r w:rsidRPr="00354BC1">
        <w:rPr>
          <w:noProof/>
        </w:rPr>
        <w:t>. 122:19-27.</w:t>
      </w:r>
    </w:p>
    <w:p w:rsidR="00354BC1" w:rsidRPr="00354BC1" w:rsidRDefault="00354BC1" w:rsidP="00354BC1">
      <w:pPr>
        <w:pStyle w:val="EndNoteBibliography"/>
        <w:framePr w:wrap="around" w:vAnchor="page" w:x="853" w:y="754"/>
        <w:ind w:left="720" w:hanging="720"/>
        <w:rPr>
          <w:noProof/>
        </w:rPr>
      </w:pPr>
      <w:r w:rsidRPr="00354BC1">
        <w:rPr>
          <w:noProof/>
        </w:rPr>
        <w:t xml:space="preserve">Ye, Y., H.H. Meyer, and T.A. Rapoport. 2001. The AAA ATPase Cdc48/p97 and its partners transport proteins from the ER into the cytosol. </w:t>
      </w:r>
      <w:r w:rsidRPr="00354BC1">
        <w:rPr>
          <w:i/>
          <w:noProof/>
        </w:rPr>
        <w:t>Nature</w:t>
      </w:r>
      <w:r w:rsidRPr="00354BC1">
        <w:rPr>
          <w:noProof/>
        </w:rPr>
        <w:t>. 414:652-656.</w:t>
      </w:r>
    </w:p>
    <w:p w:rsidR="00E47C6B" w:rsidRPr="00966D88" w:rsidRDefault="00354BC1" w:rsidP="00274546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p w:rsidR="00354BC1" w:rsidRPr="00966D88" w:rsidRDefault="00354BC1">
      <w:pPr>
        <w:rPr>
          <w:rFonts w:ascii="Arial" w:hAnsi="Arial" w:cs="Arial"/>
          <w:sz w:val="22"/>
          <w:szCs w:val="22"/>
        </w:rPr>
      </w:pPr>
    </w:p>
    <w:sectPr w:rsidR="00354BC1" w:rsidRPr="00966D88" w:rsidSect="00B82A2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3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ell Biolog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a0wdrpx70av06ed9zo5r2vo20tpdspvzptv&quot;&gt;Meredith Metzger&amp;apos;s Endnote library&lt;record-ids&gt;&lt;item&gt;4&lt;/item&gt;&lt;item&gt;5&lt;/item&gt;&lt;item&gt;521&lt;/item&gt;&lt;item&gt;714&lt;/item&gt;&lt;item&gt;1193&lt;/item&gt;&lt;item&gt;1201&lt;/item&gt;&lt;item&gt;1308&lt;/item&gt;&lt;item&gt;1313&lt;/item&gt;&lt;item&gt;1314&lt;/item&gt;&lt;item&gt;1315&lt;/item&gt;&lt;item&gt;1316&lt;/item&gt;&lt;item&gt;1317&lt;/item&gt;&lt;item&gt;1368&lt;/item&gt;&lt;item&gt;1377&lt;/item&gt;&lt;/record-ids&gt;&lt;/item&gt;&lt;/Libraries&gt;"/>
  </w:docVars>
  <w:rsids>
    <w:rsidRoot w:val="00A41ADB"/>
    <w:rsid w:val="0001198E"/>
    <w:rsid w:val="00015FE4"/>
    <w:rsid w:val="000845C7"/>
    <w:rsid w:val="000857DA"/>
    <w:rsid w:val="000A2745"/>
    <w:rsid w:val="000D239F"/>
    <w:rsid w:val="000F7629"/>
    <w:rsid w:val="00136AAC"/>
    <w:rsid w:val="001400DB"/>
    <w:rsid w:val="001637FA"/>
    <w:rsid w:val="00166B83"/>
    <w:rsid w:val="00175B0D"/>
    <w:rsid w:val="0018247B"/>
    <w:rsid w:val="001A2743"/>
    <w:rsid w:val="001B2FDC"/>
    <w:rsid w:val="001C0C9F"/>
    <w:rsid w:val="001F0366"/>
    <w:rsid w:val="001F0626"/>
    <w:rsid w:val="001F29F6"/>
    <w:rsid w:val="0021039E"/>
    <w:rsid w:val="0022178E"/>
    <w:rsid w:val="00221F73"/>
    <w:rsid w:val="0026049B"/>
    <w:rsid w:val="00263203"/>
    <w:rsid w:val="0027320B"/>
    <w:rsid w:val="00274546"/>
    <w:rsid w:val="00285F43"/>
    <w:rsid w:val="002A035C"/>
    <w:rsid w:val="002E31FC"/>
    <w:rsid w:val="00306F1B"/>
    <w:rsid w:val="003209E7"/>
    <w:rsid w:val="0033768D"/>
    <w:rsid w:val="00354BC1"/>
    <w:rsid w:val="003567C0"/>
    <w:rsid w:val="003832B1"/>
    <w:rsid w:val="003875CB"/>
    <w:rsid w:val="003879FB"/>
    <w:rsid w:val="003B7050"/>
    <w:rsid w:val="003D6725"/>
    <w:rsid w:val="00407766"/>
    <w:rsid w:val="004121BF"/>
    <w:rsid w:val="00434ADE"/>
    <w:rsid w:val="00447C1A"/>
    <w:rsid w:val="00472521"/>
    <w:rsid w:val="004762A0"/>
    <w:rsid w:val="004A0BC2"/>
    <w:rsid w:val="004A5CDE"/>
    <w:rsid w:val="00520E33"/>
    <w:rsid w:val="005371BE"/>
    <w:rsid w:val="005434C3"/>
    <w:rsid w:val="00555F33"/>
    <w:rsid w:val="005937FE"/>
    <w:rsid w:val="005B77A0"/>
    <w:rsid w:val="005E7996"/>
    <w:rsid w:val="005E7BCE"/>
    <w:rsid w:val="005F2A8B"/>
    <w:rsid w:val="00603721"/>
    <w:rsid w:val="00607A3C"/>
    <w:rsid w:val="00624818"/>
    <w:rsid w:val="0063227D"/>
    <w:rsid w:val="00646934"/>
    <w:rsid w:val="00690BBA"/>
    <w:rsid w:val="0069670A"/>
    <w:rsid w:val="006C4572"/>
    <w:rsid w:val="007427B6"/>
    <w:rsid w:val="00770F6F"/>
    <w:rsid w:val="0077402D"/>
    <w:rsid w:val="007771FF"/>
    <w:rsid w:val="00787227"/>
    <w:rsid w:val="00794E1E"/>
    <w:rsid w:val="007A3B28"/>
    <w:rsid w:val="007B37AD"/>
    <w:rsid w:val="007C5EEC"/>
    <w:rsid w:val="007E37C6"/>
    <w:rsid w:val="00865ED7"/>
    <w:rsid w:val="008660E9"/>
    <w:rsid w:val="008766C0"/>
    <w:rsid w:val="00894FC2"/>
    <w:rsid w:val="008A7202"/>
    <w:rsid w:val="00903070"/>
    <w:rsid w:val="00953262"/>
    <w:rsid w:val="00966D88"/>
    <w:rsid w:val="00971102"/>
    <w:rsid w:val="009E6DC9"/>
    <w:rsid w:val="00A00446"/>
    <w:rsid w:val="00A201F4"/>
    <w:rsid w:val="00A41ADB"/>
    <w:rsid w:val="00A4551B"/>
    <w:rsid w:val="00A8323D"/>
    <w:rsid w:val="00AC4413"/>
    <w:rsid w:val="00AD3D06"/>
    <w:rsid w:val="00AE5D8D"/>
    <w:rsid w:val="00AF2495"/>
    <w:rsid w:val="00AF286B"/>
    <w:rsid w:val="00B532C3"/>
    <w:rsid w:val="00B73210"/>
    <w:rsid w:val="00B77270"/>
    <w:rsid w:val="00B82A2A"/>
    <w:rsid w:val="00B9404D"/>
    <w:rsid w:val="00BD2E85"/>
    <w:rsid w:val="00BE59E8"/>
    <w:rsid w:val="00BE710A"/>
    <w:rsid w:val="00C00C86"/>
    <w:rsid w:val="00C20CBE"/>
    <w:rsid w:val="00C226C8"/>
    <w:rsid w:val="00C32529"/>
    <w:rsid w:val="00C52B62"/>
    <w:rsid w:val="00C56D5E"/>
    <w:rsid w:val="00C670CE"/>
    <w:rsid w:val="00C741BC"/>
    <w:rsid w:val="00C86691"/>
    <w:rsid w:val="00CA4B58"/>
    <w:rsid w:val="00CB55FB"/>
    <w:rsid w:val="00CB6FB3"/>
    <w:rsid w:val="00CE1900"/>
    <w:rsid w:val="00CF554A"/>
    <w:rsid w:val="00D03BE8"/>
    <w:rsid w:val="00D0723D"/>
    <w:rsid w:val="00D2179C"/>
    <w:rsid w:val="00D432D7"/>
    <w:rsid w:val="00D60E19"/>
    <w:rsid w:val="00D91CFB"/>
    <w:rsid w:val="00D95D38"/>
    <w:rsid w:val="00DA1333"/>
    <w:rsid w:val="00DA6914"/>
    <w:rsid w:val="00DB301B"/>
    <w:rsid w:val="00DB3561"/>
    <w:rsid w:val="00DD0D54"/>
    <w:rsid w:val="00DE3F3E"/>
    <w:rsid w:val="00DF2BD7"/>
    <w:rsid w:val="00E03238"/>
    <w:rsid w:val="00E36264"/>
    <w:rsid w:val="00E40078"/>
    <w:rsid w:val="00E47C6B"/>
    <w:rsid w:val="00E81B93"/>
    <w:rsid w:val="00E822F4"/>
    <w:rsid w:val="00E869E9"/>
    <w:rsid w:val="00E91CB2"/>
    <w:rsid w:val="00EC2F9D"/>
    <w:rsid w:val="00EE464D"/>
    <w:rsid w:val="00EF73CC"/>
    <w:rsid w:val="00F11026"/>
    <w:rsid w:val="00F40500"/>
    <w:rsid w:val="00F73FC6"/>
    <w:rsid w:val="00F80395"/>
    <w:rsid w:val="00F902CD"/>
    <w:rsid w:val="00F90664"/>
    <w:rsid w:val="00F9235D"/>
    <w:rsid w:val="00F9585F"/>
    <w:rsid w:val="00FA0A9E"/>
    <w:rsid w:val="00FB7C8F"/>
    <w:rsid w:val="00FC4F1C"/>
    <w:rsid w:val="00FF5B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DD3399C"/>
  <w14:defaultImageDpi w14:val="32767"/>
  <w15:chartTrackingRefBased/>
  <w15:docId w15:val="{9035954B-55FD-F34A-A658-195B046642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A41ADB"/>
    <w:rPr>
      <w:rFonts w:eastAsiaTheme="minorEastAsia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A41ADB"/>
    <w:rPr>
      <w:color w:val="0000FF"/>
      <w:u w:val="single"/>
    </w:rPr>
  </w:style>
  <w:style w:type="paragraph" w:styleId="NormalWeb">
    <w:name w:val="Normal (Web)"/>
    <w:basedOn w:val="Normal"/>
    <w:link w:val="NormalWebChar"/>
    <w:uiPriority w:val="99"/>
    <w:unhideWhenUsed/>
    <w:rsid w:val="00A41ADB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3B2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3B28"/>
    <w:rPr>
      <w:rFonts w:ascii="Times New Roman" w:eastAsiaTheme="minorEastAsia" w:hAnsi="Times New Roman" w:cs="Times New Roman"/>
      <w:sz w:val="18"/>
      <w:szCs w:val="18"/>
      <w:lang w:val="en-GB"/>
    </w:rPr>
  </w:style>
  <w:style w:type="character" w:customStyle="1" w:styleId="apple-converted-space">
    <w:name w:val="apple-converted-space"/>
    <w:basedOn w:val="DefaultParagraphFont"/>
    <w:rsid w:val="007A3B28"/>
  </w:style>
  <w:style w:type="character" w:customStyle="1" w:styleId="s1">
    <w:name w:val="s1"/>
    <w:basedOn w:val="DefaultParagraphFont"/>
    <w:rsid w:val="007A3B28"/>
    <w:rPr>
      <w:rFonts w:ascii="Helvetica" w:hAnsi="Helvetica" w:hint="default"/>
      <w:sz w:val="21"/>
      <w:szCs w:val="21"/>
    </w:rPr>
  </w:style>
  <w:style w:type="paragraph" w:customStyle="1" w:styleId="p1">
    <w:name w:val="p1"/>
    <w:basedOn w:val="Normal"/>
    <w:rsid w:val="00E47C6B"/>
    <w:rPr>
      <w:rFonts w:ascii="Helvetica" w:eastAsiaTheme="minorHAnsi" w:hAnsi="Helvetica" w:cs="Times New Roman"/>
      <w:sz w:val="18"/>
      <w:szCs w:val="18"/>
      <w:lang w:val="en-US"/>
    </w:rPr>
  </w:style>
  <w:style w:type="character" w:styleId="HTMLTypewriter">
    <w:name w:val="HTML Typewriter"/>
    <w:basedOn w:val="DefaultParagraphFont"/>
    <w:uiPriority w:val="99"/>
    <w:semiHidden/>
    <w:unhideWhenUsed/>
    <w:rsid w:val="00C32529"/>
    <w:rPr>
      <w:rFonts w:ascii="Courier New" w:eastAsiaTheme="minorHAnsi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54BC1"/>
    <w:pPr>
      <w:framePr w:hSpace="180" w:wrap="around" w:hAnchor="page" w:x="635" w:y="-1440"/>
      <w:jc w:val="center"/>
    </w:pPr>
    <w:rPr>
      <w:rFonts w:ascii="Arial" w:hAnsi="Arial" w:cs="Arial"/>
      <w:sz w:val="22"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354BC1"/>
    <w:rPr>
      <w:rFonts w:ascii="Times New Roman" w:eastAsiaTheme="minorEastAsia" w:hAnsi="Times New Roman" w:cs="Times New Roman"/>
      <w:sz w:val="20"/>
      <w:szCs w:val="20"/>
      <w:lang w:val="en-GB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354BC1"/>
    <w:rPr>
      <w:rFonts w:ascii="Arial" w:eastAsiaTheme="minorEastAsia" w:hAnsi="Arial" w:cs="Arial"/>
      <w:sz w:val="22"/>
      <w:szCs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354BC1"/>
    <w:pPr>
      <w:framePr w:hSpace="180" w:wrap="around" w:hAnchor="page" w:x="635" w:y="-1440"/>
    </w:pPr>
    <w:rPr>
      <w:rFonts w:ascii="Arial" w:hAnsi="Arial" w:cs="Arial"/>
      <w:sz w:val="22"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354BC1"/>
    <w:rPr>
      <w:rFonts w:ascii="Arial" w:eastAsiaTheme="minorEastAsia" w:hAnsi="Arial" w:cs="Arial"/>
      <w:sz w:val="22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579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6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4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93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84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3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8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35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</TotalTime>
  <Pages>11</Pages>
  <Words>7132</Words>
  <Characters>40653</Characters>
  <Application>Microsoft Office Word</Application>
  <DocSecurity>0</DocSecurity>
  <Lines>338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tzger, Meredith (NIH/NCI) [E]</dc:creator>
  <cp:keywords/>
  <dc:description/>
  <cp:lastModifiedBy>Metzger, Meredith (NIH/NCI) [E]</cp:lastModifiedBy>
  <cp:revision>12</cp:revision>
  <dcterms:created xsi:type="dcterms:W3CDTF">2020-01-23T22:05:00Z</dcterms:created>
  <dcterms:modified xsi:type="dcterms:W3CDTF">2020-01-29T21:10:00Z</dcterms:modified>
</cp:coreProperties>
</file>